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C6AB27" w14:textId="52DCFE94" w:rsidR="00A22901" w:rsidRDefault="005E1668" w:rsidP="000657E6">
      <w:pPr>
        <w:pStyle w:val="Body"/>
        <w:spacing w:line="360" w:lineRule="auto"/>
        <w:jc w:val="both"/>
        <w:rPr>
          <w:rStyle w:val="Nmerodepgina"/>
          <w:rFonts w:asciiTheme="minorHAnsi" w:eastAsiaTheme="minorEastAsia" w:hAnsiTheme="minorHAnsi" w:cstheme="minorBidi"/>
          <w:b/>
          <w:bCs/>
          <w:color w:val="333333"/>
          <w:sz w:val="22"/>
          <w:szCs w:val="22"/>
          <w:u w:color="333333"/>
          <w:bdr w:val="none" w:sz="0" w:space="0" w:color="auto"/>
          <w:shd w:val="clear" w:color="auto" w:fill="FFFFFF"/>
        </w:rPr>
      </w:pPr>
      <w:r>
        <w:rPr>
          <w:rStyle w:val="Nmerodepgina"/>
          <w:b/>
          <w:bCs/>
          <w:color w:val="333333"/>
          <w:u w:color="333333"/>
          <w:shd w:val="clear" w:color="auto" w:fill="FFFFFF"/>
        </w:rPr>
        <w:t xml:space="preserve">Risk of </w:t>
      </w:r>
      <w:r w:rsidR="00120BE5">
        <w:rPr>
          <w:rStyle w:val="Nmerodepgina"/>
          <w:b/>
          <w:bCs/>
          <w:color w:val="333333"/>
          <w:u w:color="333333"/>
          <w:shd w:val="clear" w:color="auto" w:fill="FFFFFF"/>
        </w:rPr>
        <w:t>Obstetric A</w:t>
      </w:r>
      <w:r>
        <w:rPr>
          <w:rStyle w:val="Nmerodepgina"/>
          <w:b/>
          <w:bCs/>
          <w:color w:val="333333"/>
          <w:u w:color="333333"/>
          <w:shd w:val="clear" w:color="auto" w:fill="FFFFFF"/>
        </w:rPr>
        <w:t xml:space="preserve">nal </w:t>
      </w:r>
      <w:r w:rsidR="00120BE5">
        <w:rPr>
          <w:rStyle w:val="Nmerodepgina"/>
          <w:b/>
          <w:bCs/>
          <w:color w:val="333333"/>
          <w:u w:color="333333"/>
          <w:shd w:val="clear" w:color="auto" w:fill="FFFFFF"/>
        </w:rPr>
        <w:t>S</w:t>
      </w:r>
      <w:r>
        <w:rPr>
          <w:rStyle w:val="Nmerodepgina"/>
          <w:b/>
          <w:bCs/>
          <w:color w:val="333333"/>
          <w:u w:color="333333"/>
          <w:shd w:val="clear" w:color="auto" w:fill="FFFFFF"/>
        </w:rPr>
        <w:t xml:space="preserve">phincter </w:t>
      </w:r>
      <w:r w:rsidR="00120BE5">
        <w:rPr>
          <w:rStyle w:val="Nmerodepgina"/>
          <w:b/>
          <w:bCs/>
          <w:color w:val="333333"/>
          <w:u w:color="333333"/>
          <w:shd w:val="clear" w:color="auto" w:fill="FFFFFF"/>
        </w:rPr>
        <w:t>I</w:t>
      </w:r>
      <w:r>
        <w:rPr>
          <w:rStyle w:val="Nmerodepgina"/>
          <w:b/>
          <w:bCs/>
          <w:color w:val="333333"/>
          <w:u w:color="333333"/>
          <w:shd w:val="clear" w:color="auto" w:fill="FFFFFF"/>
        </w:rPr>
        <w:t>njur</w:t>
      </w:r>
      <w:r w:rsidR="00120BE5">
        <w:rPr>
          <w:rStyle w:val="Nmerodepgina"/>
          <w:b/>
          <w:bCs/>
          <w:color w:val="333333"/>
          <w:u w:color="333333"/>
          <w:shd w:val="clear" w:color="auto" w:fill="FFFFFF"/>
        </w:rPr>
        <w:t>ies (OASIS)</w:t>
      </w:r>
      <w:r>
        <w:rPr>
          <w:rStyle w:val="Nmerodepgina"/>
          <w:b/>
          <w:bCs/>
          <w:color w:val="333333"/>
          <w:u w:color="333333"/>
          <w:shd w:val="clear" w:color="auto" w:fill="FFFFFF"/>
        </w:rPr>
        <w:t xml:space="preserve"> and anal incontinence: A meta-analysis</w:t>
      </w:r>
    </w:p>
    <w:p w14:paraId="06A0D37C" w14:textId="77777777" w:rsidR="00A22901" w:rsidRDefault="005E1668" w:rsidP="000657E6">
      <w:pPr>
        <w:pStyle w:val="Body"/>
        <w:spacing w:line="360" w:lineRule="auto"/>
        <w:jc w:val="both"/>
        <w:rPr>
          <w:rStyle w:val="Nmerodepgina"/>
          <w:b/>
          <w:bCs/>
          <w:color w:val="333333"/>
          <w:u w:color="333333"/>
          <w:shd w:val="clear" w:color="auto" w:fill="FFFFFF"/>
        </w:rPr>
      </w:pPr>
      <w:r>
        <w:rPr>
          <w:rStyle w:val="Nmerodepgina"/>
          <w:b/>
          <w:bCs/>
          <w:color w:val="333333"/>
          <w:u w:color="333333"/>
          <w:shd w:val="clear" w:color="auto" w:fill="FFFFFF"/>
        </w:rPr>
        <w:t xml:space="preserve"> </w:t>
      </w:r>
    </w:p>
    <w:p w14:paraId="62DDE721" w14:textId="77777777" w:rsidR="00A22901" w:rsidRDefault="00A22901" w:rsidP="000657E6">
      <w:pPr>
        <w:pStyle w:val="Body"/>
        <w:spacing w:line="360" w:lineRule="auto"/>
        <w:jc w:val="both"/>
      </w:pPr>
    </w:p>
    <w:p w14:paraId="75F8C7D5" w14:textId="4BE0E383" w:rsidR="00A22901" w:rsidRPr="00436FE6" w:rsidRDefault="005E1668" w:rsidP="000657E6">
      <w:pPr>
        <w:pStyle w:val="Body"/>
        <w:spacing w:line="360" w:lineRule="auto"/>
        <w:jc w:val="both"/>
        <w:rPr>
          <w:rStyle w:val="Nmerodepgina"/>
        </w:rPr>
      </w:pPr>
      <w:r>
        <w:rPr>
          <w:rStyle w:val="Nmerodepgina"/>
          <w:lang w:val="de-DE"/>
        </w:rPr>
        <w:t>Michail Sideris,</w:t>
      </w:r>
      <w:r>
        <w:rPr>
          <w:rStyle w:val="Nmerodepgina"/>
          <w:vertAlign w:val="superscript"/>
        </w:rPr>
        <w:t>1</w:t>
      </w:r>
      <w:r>
        <w:rPr>
          <w:rStyle w:val="Nmerodepgina"/>
        </w:rPr>
        <w:t xml:space="preserve"> Tristan McCaughey,</w:t>
      </w:r>
      <w:r>
        <w:rPr>
          <w:rStyle w:val="Nmerodepgina"/>
          <w:vertAlign w:val="superscript"/>
        </w:rPr>
        <w:t>2</w:t>
      </w:r>
      <w:r>
        <w:rPr>
          <w:rStyle w:val="Nmerodepgina"/>
        </w:rPr>
        <w:t xml:space="preserve"> John </w:t>
      </w:r>
      <w:r w:rsidR="00D66A5D">
        <w:rPr>
          <w:rStyle w:val="Nmerodepgina"/>
        </w:rPr>
        <w:t xml:space="preserve">Gerrard </w:t>
      </w:r>
      <w:r>
        <w:rPr>
          <w:rStyle w:val="Nmerodepgina"/>
        </w:rPr>
        <w:t>Hanrahan,</w:t>
      </w:r>
      <w:r>
        <w:rPr>
          <w:rStyle w:val="Nmerodepgina"/>
          <w:vertAlign w:val="superscript"/>
        </w:rPr>
        <w:t>3</w:t>
      </w:r>
      <w:r>
        <w:rPr>
          <w:rStyle w:val="Nmerodepgina"/>
          <w:lang w:val="es-ES_tradnl"/>
        </w:rPr>
        <w:t xml:space="preserve"> David Arroyo-Manzano,</w:t>
      </w:r>
      <w:r>
        <w:rPr>
          <w:rStyle w:val="Nmerodepgina"/>
          <w:vertAlign w:val="superscript"/>
        </w:rPr>
        <w:t>1,4</w:t>
      </w:r>
      <w:r>
        <w:rPr>
          <w:rStyle w:val="Nmerodepgina"/>
          <w:lang w:val="de-DE"/>
        </w:rPr>
        <w:t xml:space="preserve"> Javier Zamora,</w:t>
      </w:r>
      <w:r>
        <w:rPr>
          <w:rStyle w:val="Nmerodepgina"/>
          <w:vertAlign w:val="superscript"/>
        </w:rPr>
        <w:t>1,4</w:t>
      </w:r>
      <w:r>
        <w:rPr>
          <w:rStyle w:val="Nmerodepgina"/>
          <w:lang w:val="nl-NL"/>
        </w:rPr>
        <w:t xml:space="preserve"> </w:t>
      </w:r>
      <w:proofErr w:type="spellStart"/>
      <w:r>
        <w:rPr>
          <w:rStyle w:val="Nmerodepgina"/>
          <w:lang w:val="nl-NL"/>
        </w:rPr>
        <w:t>Swati</w:t>
      </w:r>
      <w:proofErr w:type="spellEnd"/>
      <w:r>
        <w:rPr>
          <w:rStyle w:val="Nmerodepgina"/>
          <w:lang w:val="nl-NL"/>
        </w:rPr>
        <w:t xml:space="preserve"> </w:t>
      </w:r>
      <w:proofErr w:type="spellStart"/>
      <w:r>
        <w:rPr>
          <w:rStyle w:val="Nmerodepgina"/>
          <w:lang w:val="nl-NL"/>
        </w:rPr>
        <w:t>Jha</w:t>
      </w:r>
      <w:proofErr w:type="spellEnd"/>
      <w:r>
        <w:rPr>
          <w:rStyle w:val="Nmerodepgina"/>
          <w:lang w:val="nl-NL"/>
        </w:rPr>
        <w:t>,</w:t>
      </w:r>
      <w:r>
        <w:rPr>
          <w:rStyle w:val="Nmerodepgina"/>
          <w:vertAlign w:val="superscript"/>
        </w:rPr>
        <w:t xml:space="preserve">5 </w:t>
      </w:r>
      <w:r>
        <w:rPr>
          <w:rStyle w:val="Nmerodepgina"/>
        </w:rPr>
        <w:t xml:space="preserve">Charles </w:t>
      </w:r>
      <w:r w:rsidR="0097048D">
        <w:rPr>
          <w:rStyle w:val="Nmerodepgina"/>
        </w:rPr>
        <w:t xml:space="preserve">H </w:t>
      </w:r>
      <w:r>
        <w:rPr>
          <w:rStyle w:val="Nmerodepgina"/>
        </w:rPr>
        <w:t>Knowles,</w:t>
      </w:r>
      <w:r>
        <w:rPr>
          <w:rStyle w:val="Nmerodepgina"/>
          <w:vertAlign w:val="superscript"/>
        </w:rPr>
        <w:t>6</w:t>
      </w:r>
      <w:r>
        <w:rPr>
          <w:rStyle w:val="Nmerodepgina"/>
        </w:rPr>
        <w:t xml:space="preserve"> </w:t>
      </w:r>
      <w:proofErr w:type="spellStart"/>
      <w:r>
        <w:rPr>
          <w:rStyle w:val="Nmerodepgina"/>
        </w:rPr>
        <w:t>Ranee</w:t>
      </w:r>
      <w:proofErr w:type="spellEnd"/>
      <w:r>
        <w:rPr>
          <w:rStyle w:val="Nmerodepgina"/>
        </w:rPr>
        <w:t xml:space="preserve"> Thakar,</w:t>
      </w:r>
      <w:r>
        <w:rPr>
          <w:rStyle w:val="Nmerodepgina"/>
          <w:vertAlign w:val="superscript"/>
        </w:rPr>
        <w:t>7</w:t>
      </w:r>
      <w:r>
        <w:rPr>
          <w:rStyle w:val="Nmerodepgina"/>
        </w:rPr>
        <w:t xml:space="preserve"> Charlotte Chaliha,</w:t>
      </w:r>
      <w:r>
        <w:rPr>
          <w:rStyle w:val="Nmerodepgina"/>
          <w:vertAlign w:val="superscript"/>
        </w:rPr>
        <w:t>8</w:t>
      </w:r>
      <w:r>
        <w:rPr>
          <w:rStyle w:val="Nmerodepgina"/>
        </w:rPr>
        <w:t xml:space="preserve"> </w:t>
      </w:r>
      <w:proofErr w:type="spellStart"/>
      <w:r>
        <w:rPr>
          <w:rStyle w:val="Nmerodepgina"/>
        </w:rPr>
        <w:t>Shakila</w:t>
      </w:r>
      <w:proofErr w:type="spellEnd"/>
      <w:r>
        <w:rPr>
          <w:rStyle w:val="Nmerodepgina"/>
        </w:rPr>
        <w:t xml:space="preserve"> Thangaratinam</w:t>
      </w:r>
      <w:r>
        <w:rPr>
          <w:rStyle w:val="Nmerodepgina"/>
          <w:vertAlign w:val="superscript"/>
        </w:rPr>
        <w:t>1,9</w:t>
      </w:r>
    </w:p>
    <w:p w14:paraId="64173754" w14:textId="77777777" w:rsidR="005E1668" w:rsidRDefault="005E1668" w:rsidP="000657E6">
      <w:pPr>
        <w:pStyle w:val="Body"/>
        <w:spacing w:line="360" w:lineRule="auto"/>
        <w:jc w:val="both"/>
        <w:rPr>
          <w:rStyle w:val="Nmerodepgina"/>
          <w:vertAlign w:val="superscript"/>
        </w:rPr>
      </w:pPr>
    </w:p>
    <w:p w14:paraId="69B28295" w14:textId="77777777" w:rsidR="00A22901" w:rsidRDefault="005E1668"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proofErr w:type="spellStart"/>
      <w:r>
        <w:rPr>
          <w:rStyle w:val="Nmerodepgina"/>
          <w:rFonts w:ascii="Times New Roman" w:hAnsi="Times New Roman"/>
        </w:rPr>
        <w:t>Barts</w:t>
      </w:r>
      <w:proofErr w:type="spellEnd"/>
      <w:r>
        <w:rPr>
          <w:rStyle w:val="Nmerodepgina"/>
          <w:rFonts w:ascii="Times New Roman" w:hAnsi="Times New Roman"/>
        </w:rPr>
        <w:t xml:space="preserve"> Research Centre for Women's Health (BARC), </w:t>
      </w:r>
      <w:proofErr w:type="spellStart"/>
      <w:r>
        <w:rPr>
          <w:rStyle w:val="Nmerodepgina"/>
          <w:rFonts w:ascii="Times New Roman" w:hAnsi="Times New Roman"/>
        </w:rPr>
        <w:t>Barts</w:t>
      </w:r>
      <w:proofErr w:type="spellEnd"/>
      <w:r>
        <w:rPr>
          <w:rStyle w:val="Nmerodepgina"/>
          <w:rFonts w:ascii="Times New Roman" w:hAnsi="Times New Roman"/>
        </w:rPr>
        <w:t xml:space="preserve"> and the London School of Medicine and Dentistry, Queen Mary University London, London, UK.</w:t>
      </w:r>
    </w:p>
    <w:p w14:paraId="00486BA5" w14:textId="77777777" w:rsidR="00A22901" w:rsidRDefault="005E1668"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r>
        <w:rPr>
          <w:rStyle w:val="Nmerodepgina"/>
          <w:rFonts w:ascii="Times New Roman" w:hAnsi="Times New Roman"/>
        </w:rPr>
        <w:t>Department of Surgery, School of Clinical Science at Monash Health, Monash University, 3800, VIC, Australia.</w:t>
      </w:r>
      <w:r w:rsidR="00FF0E14">
        <w:rPr>
          <w:rStyle w:val="Nmerodepgina"/>
          <w:rFonts w:ascii="Times New Roman" w:hAnsi="Times New Roman"/>
        </w:rPr>
        <w:t xml:space="preserve"> </w:t>
      </w:r>
    </w:p>
    <w:p w14:paraId="7556406D" w14:textId="309EFA50" w:rsidR="00A22901" w:rsidRDefault="00D66A5D"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r>
        <w:rPr>
          <w:rStyle w:val="Nmerodepgina"/>
          <w:rFonts w:ascii="Times New Roman" w:hAnsi="Times New Roman"/>
        </w:rPr>
        <w:t>Department of Clinical Neurosciences, University of Cambridge, Cambridge, UK</w:t>
      </w:r>
    </w:p>
    <w:p w14:paraId="08F28B3D" w14:textId="77777777" w:rsidR="00A22901" w:rsidRDefault="005E1668"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r>
        <w:rPr>
          <w:rStyle w:val="Nmerodepgina"/>
          <w:rFonts w:ascii="Times New Roman" w:hAnsi="Times New Roman"/>
        </w:rPr>
        <w:t xml:space="preserve">Clinical Biostatistics Unit, Hospital Ramon y </w:t>
      </w:r>
      <w:proofErr w:type="spellStart"/>
      <w:r>
        <w:rPr>
          <w:rStyle w:val="Nmerodepgina"/>
          <w:rFonts w:ascii="Times New Roman" w:hAnsi="Times New Roman"/>
        </w:rPr>
        <w:t>Cajal</w:t>
      </w:r>
      <w:proofErr w:type="spellEnd"/>
      <w:r>
        <w:rPr>
          <w:rStyle w:val="Nmerodepgina"/>
          <w:rFonts w:ascii="Times New Roman" w:hAnsi="Times New Roman"/>
        </w:rPr>
        <w:t xml:space="preserve"> (IRYCIS, CIBERESP), Madrid, Spain.</w:t>
      </w:r>
    </w:p>
    <w:p w14:paraId="5BD46BC4" w14:textId="77777777" w:rsidR="00A22901" w:rsidRDefault="005E1668"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r>
        <w:rPr>
          <w:rStyle w:val="Nmerodepgina"/>
          <w:rFonts w:ascii="Times New Roman" w:hAnsi="Times New Roman"/>
        </w:rPr>
        <w:t xml:space="preserve">Department of </w:t>
      </w:r>
      <w:proofErr w:type="spellStart"/>
      <w:r>
        <w:rPr>
          <w:rStyle w:val="Nmerodepgina"/>
          <w:rFonts w:ascii="Times New Roman" w:hAnsi="Times New Roman"/>
        </w:rPr>
        <w:t>Urogynaecology</w:t>
      </w:r>
      <w:proofErr w:type="spellEnd"/>
      <w:r>
        <w:rPr>
          <w:rStyle w:val="Nmerodepgina"/>
          <w:rFonts w:ascii="Times New Roman" w:hAnsi="Times New Roman"/>
        </w:rPr>
        <w:t xml:space="preserve">, Sheffield Teaching Hospitals, Sheffield, UK. </w:t>
      </w:r>
    </w:p>
    <w:p w14:paraId="7F37186A" w14:textId="77777777" w:rsidR="00A22901" w:rsidRDefault="005E1668"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r>
        <w:rPr>
          <w:rStyle w:val="Nmerodepgina"/>
          <w:rFonts w:ascii="Times New Roman" w:hAnsi="Times New Roman"/>
        </w:rPr>
        <w:t xml:space="preserve">National Bowel Research Centre, </w:t>
      </w:r>
      <w:proofErr w:type="spellStart"/>
      <w:r>
        <w:rPr>
          <w:rStyle w:val="Nmerodepgina"/>
          <w:rFonts w:ascii="Times New Roman" w:hAnsi="Times New Roman"/>
        </w:rPr>
        <w:t>Blizard</w:t>
      </w:r>
      <w:proofErr w:type="spellEnd"/>
      <w:r>
        <w:rPr>
          <w:rStyle w:val="Nmerodepgina"/>
          <w:rFonts w:ascii="Times New Roman" w:hAnsi="Times New Roman"/>
        </w:rPr>
        <w:t xml:space="preserve"> Institute, </w:t>
      </w:r>
      <w:proofErr w:type="spellStart"/>
      <w:r>
        <w:rPr>
          <w:rStyle w:val="Nmerodepgina"/>
          <w:rFonts w:ascii="Times New Roman" w:hAnsi="Times New Roman"/>
        </w:rPr>
        <w:t>Barts</w:t>
      </w:r>
      <w:proofErr w:type="spellEnd"/>
      <w:r>
        <w:rPr>
          <w:rStyle w:val="Nmerodepgina"/>
          <w:rFonts w:ascii="Times New Roman" w:hAnsi="Times New Roman"/>
        </w:rPr>
        <w:t xml:space="preserve"> and the London School of Medicine and Dentistry, Queen Mary University of London, London, UK.</w:t>
      </w:r>
    </w:p>
    <w:p w14:paraId="7FB08F05" w14:textId="77777777" w:rsidR="00A22901" w:rsidRDefault="005E1668"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r>
        <w:rPr>
          <w:rStyle w:val="Nmerodepgina"/>
          <w:rFonts w:ascii="Times New Roman" w:hAnsi="Times New Roman"/>
        </w:rPr>
        <w:t xml:space="preserve">Department of Obstetrics and </w:t>
      </w:r>
      <w:proofErr w:type="spellStart"/>
      <w:r>
        <w:rPr>
          <w:rStyle w:val="Nmerodepgina"/>
          <w:rFonts w:ascii="Times New Roman" w:hAnsi="Times New Roman"/>
        </w:rPr>
        <w:t>Gynaecology</w:t>
      </w:r>
      <w:proofErr w:type="spellEnd"/>
      <w:r>
        <w:rPr>
          <w:rStyle w:val="Nmerodepgina"/>
          <w:rFonts w:ascii="Times New Roman" w:hAnsi="Times New Roman"/>
        </w:rPr>
        <w:t>,</w:t>
      </w:r>
      <w:r>
        <w:rPr>
          <w:rStyle w:val="Nmerodepgina"/>
          <w:rFonts w:ascii="Arial" w:hAnsi="Arial"/>
          <w:sz w:val="20"/>
          <w:szCs w:val="20"/>
          <w:shd w:val="clear" w:color="auto" w:fill="FFFFFF"/>
        </w:rPr>
        <w:t xml:space="preserve"> </w:t>
      </w:r>
      <w:r>
        <w:rPr>
          <w:rStyle w:val="Nmerodepgina"/>
          <w:rFonts w:ascii="Times New Roman" w:hAnsi="Times New Roman"/>
        </w:rPr>
        <w:t>Croydon University Hospital, Croydon, United Kingdom.</w:t>
      </w:r>
    </w:p>
    <w:p w14:paraId="336B9E0A" w14:textId="77777777" w:rsidR="00A22901" w:rsidRDefault="005E1668"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r>
        <w:rPr>
          <w:rStyle w:val="Nmerodepgina"/>
          <w:rFonts w:ascii="Times New Roman" w:hAnsi="Times New Roman"/>
        </w:rPr>
        <w:t xml:space="preserve">Department of Obstetrics and </w:t>
      </w:r>
      <w:proofErr w:type="spellStart"/>
      <w:r>
        <w:rPr>
          <w:rStyle w:val="Nmerodepgina"/>
          <w:rFonts w:ascii="Times New Roman" w:hAnsi="Times New Roman"/>
        </w:rPr>
        <w:t>Gynaecology</w:t>
      </w:r>
      <w:proofErr w:type="spellEnd"/>
      <w:r>
        <w:rPr>
          <w:rStyle w:val="Nmerodepgina"/>
          <w:rFonts w:ascii="Times New Roman" w:hAnsi="Times New Roman"/>
        </w:rPr>
        <w:t xml:space="preserve">, Royal London Hospital, </w:t>
      </w:r>
      <w:proofErr w:type="spellStart"/>
      <w:r>
        <w:rPr>
          <w:rStyle w:val="Nmerodepgina"/>
          <w:rFonts w:ascii="Times New Roman" w:hAnsi="Times New Roman"/>
        </w:rPr>
        <w:t>Barts</w:t>
      </w:r>
      <w:proofErr w:type="spellEnd"/>
      <w:r>
        <w:rPr>
          <w:rStyle w:val="Nmerodepgina"/>
          <w:rFonts w:ascii="Times New Roman" w:hAnsi="Times New Roman"/>
        </w:rPr>
        <w:t xml:space="preserve"> Health NHS Trust, London, UK.</w:t>
      </w:r>
    </w:p>
    <w:p w14:paraId="429ABCC6" w14:textId="77777777" w:rsidR="00A22901" w:rsidRPr="00D737B7" w:rsidRDefault="005E1668" w:rsidP="000657E6">
      <w:pPr>
        <w:pStyle w:val="Prrafodelista"/>
        <w:numPr>
          <w:ilvl w:val="0"/>
          <w:numId w:val="2"/>
        </w:numPr>
        <w:spacing w:line="360" w:lineRule="auto"/>
        <w:ind w:left="714" w:hanging="357"/>
        <w:jc w:val="both"/>
        <w:rPr>
          <w:rStyle w:val="Nmerodepgina"/>
          <w:rFonts w:ascii="Times New Roman" w:eastAsia="Times New Roman" w:hAnsi="Times New Roman" w:cs="Times New Roman"/>
        </w:rPr>
      </w:pPr>
      <w:r>
        <w:rPr>
          <w:rStyle w:val="Nmerodepgina"/>
          <w:rFonts w:ascii="Times New Roman" w:hAnsi="Times New Roman"/>
        </w:rPr>
        <w:t>Multidisciplinary Evidence Synthesis Hub (</w:t>
      </w:r>
      <w:proofErr w:type="spellStart"/>
      <w:r>
        <w:rPr>
          <w:rStyle w:val="Nmerodepgina"/>
          <w:rFonts w:ascii="Times New Roman" w:hAnsi="Times New Roman"/>
        </w:rPr>
        <w:t>MEsH</w:t>
      </w:r>
      <w:proofErr w:type="spellEnd"/>
      <w:r>
        <w:rPr>
          <w:rStyle w:val="Nmerodepgina"/>
          <w:rFonts w:ascii="Times New Roman" w:hAnsi="Times New Roman"/>
        </w:rPr>
        <w:t xml:space="preserve">), </w:t>
      </w:r>
      <w:proofErr w:type="spellStart"/>
      <w:r>
        <w:rPr>
          <w:rStyle w:val="Nmerodepgina"/>
          <w:rFonts w:ascii="Times New Roman" w:hAnsi="Times New Roman"/>
        </w:rPr>
        <w:t>Barts</w:t>
      </w:r>
      <w:proofErr w:type="spellEnd"/>
      <w:r>
        <w:rPr>
          <w:rStyle w:val="Nmerodepgina"/>
          <w:rFonts w:ascii="Times New Roman" w:hAnsi="Times New Roman"/>
        </w:rPr>
        <w:t xml:space="preserve"> and the London School of Medicine and Dentistry, Queen Mary University London, London, UK.</w:t>
      </w:r>
    </w:p>
    <w:p w14:paraId="4548DB49" w14:textId="77777777" w:rsidR="005E1668" w:rsidRDefault="005E1668" w:rsidP="00D737B7">
      <w:pPr>
        <w:spacing w:line="480" w:lineRule="auto"/>
        <w:rPr>
          <w:rStyle w:val="Nmerodepgina"/>
          <w:rFonts w:eastAsia="Times New Roman"/>
        </w:rPr>
      </w:pPr>
    </w:p>
    <w:p w14:paraId="2103E81A" w14:textId="77777777" w:rsidR="005E1668" w:rsidRDefault="005E1668" w:rsidP="00D737B7">
      <w:pPr>
        <w:spacing w:line="480" w:lineRule="auto"/>
        <w:rPr>
          <w:rStyle w:val="Nmerodepgina"/>
          <w:rFonts w:eastAsia="Times New Roman"/>
        </w:rPr>
      </w:pPr>
    </w:p>
    <w:p w14:paraId="2DEBF6CD" w14:textId="77777777" w:rsidR="005E1668" w:rsidRPr="000657E6" w:rsidRDefault="005E1668" w:rsidP="000657E6">
      <w:pPr>
        <w:spacing w:line="276" w:lineRule="auto"/>
        <w:rPr>
          <w:rStyle w:val="Nmerodepgina"/>
          <w:b/>
          <w:bCs/>
        </w:rPr>
      </w:pPr>
      <w:r w:rsidRPr="000657E6">
        <w:rPr>
          <w:rStyle w:val="Nmerodepgina"/>
          <w:b/>
          <w:bCs/>
          <w:color w:val="000000"/>
          <w:u w:color="000000"/>
        </w:rPr>
        <w:t xml:space="preserve">Corresponding author: </w:t>
      </w:r>
    </w:p>
    <w:p w14:paraId="5067E9A4" w14:textId="4385A291" w:rsidR="001B66CA" w:rsidRPr="00097398" w:rsidRDefault="00097398" w:rsidP="000657E6">
      <w:pPr>
        <w:spacing w:line="276" w:lineRule="auto"/>
        <w:rPr>
          <w:rStyle w:val="Nmerodepgina"/>
          <w:color w:val="000000"/>
          <w:u w:color="000000"/>
        </w:rPr>
      </w:pPr>
      <w:proofErr w:type="spellStart"/>
      <w:r>
        <w:rPr>
          <w:rStyle w:val="Nmerodepgina"/>
          <w:color w:val="000000"/>
          <w:u w:color="000000"/>
        </w:rPr>
        <w:t>Michail</w:t>
      </w:r>
      <w:proofErr w:type="spellEnd"/>
      <w:r>
        <w:rPr>
          <w:rStyle w:val="Nmerodepgina"/>
          <w:color w:val="000000"/>
          <w:u w:color="000000"/>
        </w:rPr>
        <w:t xml:space="preserve"> Sideris, MD, </w:t>
      </w:r>
      <w:proofErr w:type="spellStart"/>
      <w:r>
        <w:rPr>
          <w:rStyle w:val="Nmerodepgina"/>
          <w:color w:val="000000"/>
          <w:u w:color="000000"/>
        </w:rPr>
        <w:t>MDRes</w:t>
      </w:r>
      <w:proofErr w:type="spellEnd"/>
      <w:r>
        <w:rPr>
          <w:rStyle w:val="Nmerodepgina"/>
          <w:color w:val="000000"/>
          <w:u w:color="000000"/>
        </w:rPr>
        <w:t>, PhD</w:t>
      </w:r>
    </w:p>
    <w:p w14:paraId="3D7B2A3F" w14:textId="77777777" w:rsidR="005E1668" w:rsidRDefault="005E1668" w:rsidP="000657E6">
      <w:pPr>
        <w:spacing w:line="276" w:lineRule="auto"/>
        <w:rPr>
          <w:rStyle w:val="Nmerodepgina"/>
        </w:rPr>
      </w:pPr>
      <w:proofErr w:type="spellStart"/>
      <w:r>
        <w:rPr>
          <w:rStyle w:val="Nmerodepgina"/>
        </w:rPr>
        <w:t>Barts</w:t>
      </w:r>
      <w:proofErr w:type="spellEnd"/>
      <w:r>
        <w:rPr>
          <w:rStyle w:val="Nmerodepgina"/>
        </w:rPr>
        <w:t xml:space="preserve"> Research Centre for Women's Health (BARC)</w:t>
      </w:r>
    </w:p>
    <w:p w14:paraId="39107B6B" w14:textId="77777777" w:rsidR="005E1668" w:rsidRDefault="005E1668" w:rsidP="000657E6">
      <w:pPr>
        <w:spacing w:line="276" w:lineRule="auto"/>
        <w:rPr>
          <w:rStyle w:val="Nmerodepgina"/>
        </w:rPr>
      </w:pPr>
      <w:proofErr w:type="spellStart"/>
      <w:r w:rsidRPr="00D140BB">
        <w:rPr>
          <w:rStyle w:val="Nmerodepgina"/>
        </w:rPr>
        <w:t>Barts</w:t>
      </w:r>
      <w:proofErr w:type="spellEnd"/>
      <w:r w:rsidRPr="00D140BB">
        <w:rPr>
          <w:rStyle w:val="Nmerodepgina"/>
        </w:rPr>
        <w:t xml:space="preserve"> and the London School of Medicine and Dentistry</w:t>
      </w:r>
    </w:p>
    <w:p w14:paraId="485B8B1E" w14:textId="77777777" w:rsidR="005E1668" w:rsidRDefault="005E1668" w:rsidP="000657E6">
      <w:pPr>
        <w:spacing w:line="276" w:lineRule="auto"/>
        <w:rPr>
          <w:rStyle w:val="Nmerodepgina"/>
        </w:rPr>
      </w:pPr>
      <w:r w:rsidRPr="00D140BB">
        <w:rPr>
          <w:rStyle w:val="Nmerodepgina"/>
        </w:rPr>
        <w:t>Queen Mary University London, London, UK</w:t>
      </w:r>
    </w:p>
    <w:p w14:paraId="7AF4D02B" w14:textId="57E2F524" w:rsidR="005E1668" w:rsidRPr="00D140BB" w:rsidRDefault="00097398" w:rsidP="000657E6">
      <w:pPr>
        <w:spacing w:line="276" w:lineRule="auto"/>
        <w:rPr>
          <w:rStyle w:val="Nmerodepgina"/>
          <w:rFonts w:eastAsia="Times New Roman"/>
        </w:rPr>
      </w:pPr>
      <w:r>
        <w:rPr>
          <w:rStyle w:val="Nmerodepgina"/>
          <w:color w:val="000000"/>
          <w:u w:color="000000"/>
        </w:rPr>
        <w:t>m</w:t>
      </w:r>
      <w:r w:rsidR="00F60C9B">
        <w:rPr>
          <w:rStyle w:val="Nmerodepgina"/>
          <w:color w:val="000000"/>
          <w:u w:color="000000"/>
        </w:rPr>
        <w:t>sideris@nhs.net</w:t>
      </w:r>
    </w:p>
    <w:p w14:paraId="1CE2EC65" w14:textId="29045D98" w:rsidR="005E1668" w:rsidRDefault="005E1668" w:rsidP="00D737B7">
      <w:pPr>
        <w:spacing w:line="480" w:lineRule="auto"/>
        <w:rPr>
          <w:rStyle w:val="Nmerodepgina"/>
          <w:rFonts w:eastAsia="Times New Roman"/>
        </w:rPr>
      </w:pPr>
    </w:p>
    <w:p w14:paraId="0820C18D" w14:textId="77777777" w:rsidR="000657E6" w:rsidRDefault="000657E6" w:rsidP="00D737B7">
      <w:pPr>
        <w:spacing w:line="480" w:lineRule="auto"/>
        <w:rPr>
          <w:rStyle w:val="Nmerodepgina"/>
          <w:rFonts w:eastAsia="Times New Roman"/>
          <w:b/>
          <w:bCs/>
        </w:rPr>
      </w:pPr>
    </w:p>
    <w:p w14:paraId="369F8054" w14:textId="29905F79" w:rsidR="00A753D3" w:rsidRDefault="00A753D3" w:rsidP="00D737B7">
      <w:pPr>
        <w:spacing w:line="480" w:lineRule="auto"/>
        <w:rPr>
          <w:rStyle w:val="Nmerodepgina"/>
          <w:rFonts w:eastAsia="Times New Roman"/>
          <w:b/>
          <w:bCs/>
        </w:rPr>
      </w:pPr>
      <w:r>
        <w:rPr>
          <w:rStyle w:val="Nmerodepgina"/>
          <w:rFonts w:eastAsia="Times New Roman"/>
          <w:b/>
          <w:bCs/>
        </w:rPr>
        <w:lastRenderedPageBreak/>
        <w:t>Running title:</w:t>
      </w:r>
    </w:p>
    <w:p w14:paraId="22AB6C71" w14:textId="453D0370" w:rsidR="00A753D3" w:rsidRPr="00A753D3" w:rsidRDefault="00F60C9B" w:rsidP="00D737B7">
      <w:pPr>
        <w:spacing w:line="480" w:lineRule="auto"/>
        <w:rPr>
          <w:rStyle w:val="Nmerodepgina"/>
          <w:rFonts w:eastAsia="Times New Roman"/>
          <w:lang w:val="en-GB"/>
        </w:rPr>
      </w:pPr>
      <w:r>
        <w:rPr>
          <w:rStyle w:val="Nmerodepgina"/>
          <w:rFonts w:eastAsia="Times New Roman"/>
          <w:lang w:val="en-GB"/>
        </w:rPr>
        <w:t>A</w:t>
      </w:r>
      <w:r w:rsidR="00A753D3">
        <w:rPr>
          <w:rStyle w:val="Nmerodepgina"/>
          <w:rFonts w:eastAsia="Times New Roman"/>
          <w:lang w:val="en-GB"/>
        </w:rPr>
        <w:t>nal sphincter defects and incontinence</w:t>
      </w:r>
      <w:r>
        <w:rPr>
          <w:rStyle w:val="Nmerodepgina"/>
          <w:rFonts w:eastAsia="Times New Roman"/>
          <w:lang w:val="en-GB"/>
        </w:rPr>
        <w:t xml:space="preserve"> postpartum</w:t>
      </w:r>
    </w:p>
    <w:p w14:paraId="2787589A" w14:textId="169979D2" w:rsidR="000657E6" w:rsidRDefault="000657E6" w:rsidP="00D737B7">
      <w:pPr>
        <w:spacing w:line="480" w:lineRule="auto"/>
        <w:rPr>
          <w:rStyle w:val="Nmerodepgina"/>
          <w:rFonts w:eastAsia="Times New Roman"/>
          <w:b/>
          <w:bCs/>
        </w:rPr>
      </w:pPr>
      <w:r w:rsidRPr="000657E6">
        <w:rPr>
          <w:rStyle w:val="Nmerodepgina"/>
          <w:rFonts w:eastAsia="Times New Roman"/>
          <w:b/>
          <w:bCs/>
        </w:rPr>
        <w:t>Place of Study</w:t>
      </w:r>
    </w:p>
    <w:p w14:paraId="3955BF15" w14:textId="2B96FABA" w:rsidR="00A753D3" w:rsidRDefault="000657E6" w:rsidP="000657E6">
      <w:pPr>
        <w:spacing w:line="276" w:lineRule="auto"/>
        <w:rPr>
          <w:rStyle w:val="Nmerodepgina"/>
          <w:rFonts w:eastAsia="Times New Roman"/>
        </w:rPr>
      </w:pPr>
      <w:proofErr w:type="spellStart"/>
      <w:r>
        <w:rPr>
          <w:rStyle w:val="Nmerodepgina"/>
        </w:rPr>
        <w:t>Barts</w:t>
      </w:r>
      <w:proofErr w:type="spellEnd"/>
      <w:r>
        <w:rPr>
          <w:rStyle w:val="Nmerodepgina"/>
        </w:rPr>
        <w:t xml:space="preserve"> Research Centre for Women's Health (BARC)</w:t>
      </w:r>
      <w:r>
        <w:rPr>
          <w:rStyle w:val="Nmerodepgina"/>
          <w:rFonts w:eastAsia="Times New Roman"/>
        </w:rPr>
        <w:t>, Queen Mary University of London, London, U</w:t>
      </w:r>
      <w:r w:rsidR="00A753D3">
        <w:rPr>
          <w:rStyle w:val="Nmerodepgina"/>
          <w:rFonts w:eastAsia="Times New Roman"/>
        </w:rPr>
        <w:t>K</w:t>
      </w:r>
    </w:p>
    <w:p w14:paraId="7ED4F2AD" w14:textId="77777777" w:rsidR="000657E6" w:rsidRPr="000657E6" w:rsidRDefault="000657E6" w:rsidP="000657E6">
      <w:pPr>
        <w:spacing w:line="276" w:lineRule="auto"/>
        <w:rPr>
          <w:rStyle w:val="Nmerodepgina"/>
          <w:rFonts w:eastAsia="Times New Roman"/>
        </w:rPr>
      </w:pPr>
    </w:p>
    <w:p w14:paraId="3D89C50E" w14:textId="77777777" w:rsidR="00A753D3" w:rsidRPr="00A753D3" w:rsidRDefault="00A753D3" w:rsidP="00DF4322">
      <w:pPr>
        <w:pStyle w:val="Body"/>
        <w:spacing w:line="480" w:lineRule="auto"/>
        <w:outlineLvl w:val="0"/>
        <w:rPr>
          <w:rStyle w:val="Nmerodepgina"/>
          <w:lang w:val="de-DE"/>
        </w:rPr>
      </w:pPr>
    </w:p>
    <w:p w14:paraId="63F6EC9E" w14:textId="2BDF50E3" w:rsidR="00A22901" w:rsidRDefault="005E1668" w:rsidP="00DF4322">
      <w:pPr>
        <w:pStyle w:val="Body"/>
        <w:spacing w:line="480" w:lineRule="auto"/>
        <w:outlineLvl w:val="0"/>
        <w:rPr>
          <w:rStyle w:val="Nmerodepgina"/>
          <w:b/>
          <w:bCs/>
        </w:rPr>
      </w:pPr>
      <w:r>
        <w:rPr>
          <w:rStyle w:val="Nmerodepgina"/>
          <w:b/>
          <w:bCs/>
          <w:lang w:val="de-DE"/>
        </w:rPr>
        <w:t>Abstract</w:t>
      </w:r>
    </w:p>
    <w:p w14:paraId="12E065A2" w14:textId="77777777" w:rsidR="005E1668" w:rsidRDefault="005E1668" w:rsidP="00DF4322">
      <w:pPr>
        <w:pStyle w:val="Body"/>
        <w:spacing w:line="480" w:lineRule="auto"/>
        <w:outlineLvl w:val="0"/>
        <w:rPr>
          <w:rStyle w:val="Nmerodepgina"/>
        </w:rPr>
      </w:pPr>
      <w:r>
        <w:rPr>
          <w:rStyle w:val="Nmerodepgina"/>
          <w:i/>
          <w:iCs/>
        </w:rPr>
        <w:t>Background</w:t>
      </w:r>
      <w:r>
        <w:rPr>
          <w:rStyle w:val="Nmerodepgina"/>
        </w:rPr>
        <w:t xml:space="preserve"> </w:t>
      </w:r>
    </w:p>
    <w:p w14:paraId="45A7B179" w14:textId="17A8DD42" w:rsidR="00A22901" w:rsidRDefault="00A65764" w:rsidP="00D737B7">
      <w:pPr>
        <w:pStyle w:val="Body"/>
        <w:spacing w:line="480" w:lineRule="auto"/>
        <w:rPr>
          <w:rStyle w:val="Nmerodepgina"/>
        </w:rPr>
      </w:pPr>
      <w:r>
        <w:rPr>
          <w:rStyle w:val="Nmerodepgina"/>
        </w:rPr>
        <w:t>O</w:t>
      </w:r>
      <w:r w:rsidR="005E1668">
        <w:rPr>
          <w:rStyle w:val="Nmerodepgina"/>
        </w:rPr>
        <w:t>bstetric anal sphincter injur</w:t>
      </w:r>
      <w:r w:rsidR="00120BE5">
        <w:rPr>
          <w:rStyle w:val="Nmerodepgina"/>
        </w:rPr>
        <w:t>ies</w:t>
      </w:r>
      <w:r w:rsidR="005E1668">
        <w:rPr>
          <w:rStyle w:val="Nmerodepgina"/>
        </w:rPr>
        <w:t xml:space="preserve"> (OASIS)</w:t>
      </w:r>
      <w:r w:rsidR="00B742D9">
        <w:rPr>
          <w:rStyle w:val="Nmerodepgina"/>
        </w:rPr>
        <w:t xml:space="preserve"> </w:t>
      </w:r>
      <w:r w:rsidR="00120BE5">
        <w:rPr>
          <w:rStyle w:val="Nmerodepgina"/>
        </w:rPr>
        <w:t>are</w:t>
      </w:r>
      <w:r>
        <w:rPr>
          <w:rStyle w:val="Nmerodepgina"/>
        </w:rPr>
        <w:t xml:space="preserve"> </w:t>
      </w:r>
      <w:r w:rsidR="005651AF">
        <w:rPr>
          <w:rStyle w:val="Nmerodepgina"/>
        </w:rPr>
        <w:t>the commonest cause of anal incontinence in women of reproductive age</w:t>
      </w:r>
      <w:r w:rsidR="005203BC">
        <w:rPr>
          <w:rStyle w:val="Nmerodepgina"/>
        </w:rPr>
        <w:t xml:space="preserve">. </w:t>
      </w:r>
      <w:r w:rsidR="005E1668">
        <w:rPr>
          <w:rStyle w:val="Nmerodepgina"/>
        </w:rPr>
        <w:t xml:space="preserve">We </w:t>
      </w:r>
      <w:r w:rsidR="00CD1FCD">
        <w:rPr>
          <w:rStyle w:val="Nmerodepgina"/>
        </w:rPr>
        <w:t xml:space="preserve">determined </w:t>
      </w:r>
      <w:r w:rsidR="005E1668">
        <w:rPr>
          <w:rStyle w:val="Nmerodepgina"/>
        </w:rPr>
        <w:t xml:space="preserve">the </w:t>
      </w:r>
      <w:r w:rsidR="005651AF">
        <w:rPr>
          <w:rStyle w:val="Nmerodepgina"/>
        </w:rPr>
        <w:t>r</w:t>
      </w:r>
      <w:r w:rsidR="009C4C55">
        <w:rPr>
          <w:rStyle w:val="Nmerodepgina"/>
        </w:rPr>
        <w:t>isk</w:t>
      </w:r>
      <w:r w:rsidR="00FE2FF5">
        <w:rPr>
          <w:rStyle w:val="Nmerodepgina"/>
        </w:rPr>
        <w:t xml:space="preserve"> </w:t>
      </w:r>
      <w:r w:rsidR="005E1668">
        <w:rPr>
          <w:rStyle w:val="Nmerodepgina"/>
        </w:rPr>
        <w:t>of</w:t>
      </w:r>
      <w:r w:rsidR="002B46EF">
        <w:rPr>
          <w:rStyle w:val="Nmerodepgina"/>
        </w:rPr>
        <w:t xml:space="preserve"> </w:t>
      </w:r>
      <w:r w:rsidR="00B742D9">
        <w:rPr>
          <w:rStyle w:val="Nmerodepgina"/>
        </w:rPr>
        <w:t>anal sphincter defects diagnosed by ultrasound</w:t>
      </w:r>
      <w:r w:rsidR="00475D45">
        <w:rPr>
          <w:rStyle w:val="Nmerodepgina"/>
        </w:rPr>
        <w:t>,</w:t>
      </w:r>
      <w:r w:rsidR="00B742D9">
        <w:rPr>
          <w:rStyle w:val="Nmerodepgina"/>
        </w:rPr>
        <w:t xml:space="preserve"> </w:t>
      </w:r>
      <w:r w:rsidR="002B46EF">
        <w:rPr>
          <w:rStyle w:val="Nmerodepgina"/>
        </w:rPr>
        <w:t>and</w:t>
      </w:r>
      <w:r w:rsidR="00475D45">
        <w:rPr>
          <w:rStyle w:val="Nmerodepgina"/>
        </w:rPr>
        <w:t xml:space="preserve"> the risk of</w:t>
      </w:r>
      <w:r w:rsidR="002B46EF">
        <w:rPr>
          <w:rStyle w:val="Nmerodepgina"/>
        </w:rPr>
        <w:t xml:space="preserve"> anal incontinence </w:t>
      </w:r>
      <w:r w:rsidR="00FE2FF5">
        <w:rPr>
          <w:rStyle w:val="Nmerodepgina"/>
        </w:rPr>
        <w:t>in</w:t>
      </w:r>
      <w:r w:rsidR="00475D45">
        <w:rPr>
          <w:rStyle w:val="Nmerodepgina"/>
        </w:rPr>
        <w:t xml:space="preserve"> (</w:t>
      </w:r>
      <w:proofErr w:type="spellStart"/>
      <w:r w:rsidR="00475D45">
        <w:rPr>
          <w:rStyle w:val="Nmerodepgina"/>
        </w:rPr>
        <w:t>i</w:t>
      </w:r>
      <w:proofErr w:type="spellEnd"/>
      <w:r w:rsidR="00475D45">
        <w:rPr>
          <w:rStyle w:val="Nmerodepgina"/>
        </w:rPr>
        <w:t>)</w:t>
      </w:r>
      <w:r w:rsidR="00FE2FF5">
        <w:rPr>
          <w:rStyle w:val="Nmerodepgina"/>
        </w:rPr>
        <w:t xml:space="preserve"> all women who deliver vaginally</w:t>
      </w:r>
      <w:r w:rsidR="00170FC8">
        <w:rPr>
          <w:rStyle w:val="Nmerodepgina"/>
        </w:rPr>
        <w:t>,</w:t>
      </w:r>
      <w:r w:rsidR="00FE2FF5">
        <w:rPr>
          <w:rStyle w:val="Nmerodepgina"/>
        </w:rPr>
        <w:t xml:space="preserve"> </w:t>
      </w:r>
      <w:r w:rsidR="00CD1FCD">
        <w:rPr>
          <w:rStyle w:val="Nmerodepgina"/>
        </w:rPr>
        <w:t xml:space="preserve">(ii) </w:t>
      </w:r>
      <w:r w:rsidR="00FE2FF5">
        <w:rPr>
          <w:rStyle w:val="Nmerodepgina"/>
        </w:rPr>
        <w:t xml:space="preserve">in women without </w:t>
      </w:r>
      <w:r w:rsidR="005E1668">
        <w:rPr>
          <w:rStyle w:val="Nmerodepgina"/>
        </w:rPr>
        <w:t>clinical suspicion of OASIS</w:t>
      </w:r>
      <w:r w:rsidR="00170FC8">
        <w:rPr>
          <w:rStyle w:val="Nmerodepgina"/>
        </w:rPr>
        <w:t>,</w:t>
      </w:r>
      <w:r w:rsidR="005E1668">
        <w:rPr>
          <w:rStyle w:val="Nmerodepgina"/>
        </w:rPr>
        <w:t xml:space="preserve"> and</w:t>
      </w:r>
      <w:r w:rsidR="00CD1FCD">
        <w:rPr>
          <w:rStyle w:val="Nmerodepgina"/>
        </w:rPr>
        <w:t xml:space="preserve"> </w:t>
      </w:r>
      <w:r w:rsidR="00D81A8A">
        <w:rPr>
          <w:rStyle w:val="Nmerodepgina"/>
        </w:rPr>
        <w:t>(ii</w:t>
      </w:r>
      <w:r w:rsidR="00CD1FCD">
        <w:rPr>
          <w:rStyle w:val="Nmerodepgina"/>
        </w:rPr>
        <w:t>i</w:t>
      </w:r>
      <w:r w:rsidR="00D81A8A">
        <w:rPr>
          <w:rStyle w:val="Nmerodepgina"/>
        </w:rPr>
        <w:t>)</w:t>
      </w:r>
      <w:r w:rsidR="005E1668">
        <w:rPr>
          <w:rStyle w:val="Nmerodepgina"/>
        </w:rPr>
        <w:t xml:space="preserve"> after primary repair</w:t>
      </w:r>
      <w:r w:rsidR="00CA638C">
        <w:rPr>
          <w:rStyle w:val="Nmerodepgina"/>
        </w:rPr>
        <w:t xml:space="preserve"> of sphincter injury</w:t>
      </w:r>
      <w:r w:rsidR="00966170">
        <w:rPr>
          <w:rStyle w:val="Nmerodepgina"/>
        </w:rPr>
        <w:t xml:space="preserve">, </w:t>
      </w:r>
      <w:r w:rsidR="005E1668">
        <w:rPr>
          <w:rStyle w:val="Nmerodepgina"/>
        </w:rPr>
        <w:t xml:space="preserve">by systematic review. </w:t>
      </w:r>
    </w:p>
    <w:p w14:paraId="4D503C95" w14:textId="77777777" w:rsidR="002451ED" w:rsidRDefault="002451ED" w:rsidP="00D737B7">
      <w:pPr>
        <w:pStyle w:val="Body"/>
        <w:spacing w:line="480" w:lineRule="auto"/>
        <w:rPr>
          <w:rStyle w:val="Nmerodepgina"/>
        </w:rPr>
      </w:pPr>
    </w:p>
    <w:p w14:paraId="1A3100DD" w14:textId="77777777" w:rsidR="005651AF" w:rsidRDefault="005E1668" w:rsidP="00DF4322">
      <w:pPr>
        <w:pStyle w:val="Body"/>
        <w:spacing w:line="480" w:lineRule="auto"/>
        <w:outlineLvl w:val="0"/>
        <w:rPr>
          <w:rStyle w:val="Nmerodepgina"/>
        </w:rPr>
      </w:pPr>
      <w:r>
        <w:rPr>
          <w:rStyle w:val="Nmerodepgina"/>
          <w:i/>
          <w:iCs/>
        </w:rPr>
        <w:t>Methods</w:t>
      </w:r>
    </w:p>
    <w:p w14:paraId="64FAE4DE" w14:textId="2B4658E6" w:rsidR="00A22901" w:rsidRDefault="005E1668" w:rsidP="00D737B7">
      <w:pPr>
        <w:pStyle w:val="Body"/>
        <w:spacing w:line="480" w:lineRule="auto"/>
      </w:pPr>
      <w:r>
        <w:rPr>
          <w:rStyle w:val="Nmerodepgina"/>
        </w:rPr>
        <w:t xml:space="preserve">We searched major databases </w:t>
      </w:r>
      <w:r>
        <w:t xml:space="preserve">until </w:t>
      </w:r>
      <w:r w:rsidR="00A005CE">
        <w:t xml:space="preserve">June </w:t>
      </w:r>
      <w:r>
        <w:t>2018, without language restrictions</w:t>
      </w:r>
      <w:r w:rsidR="00A35378">
        <w:t xml:space="preserve">. </w:t>
      </w:r>
      <w:r w:rsidR="00001FEB">
        <w:t>R</w:t>
      </w:r>
      <w:r>
        <w:t xml:space="preserve">andom effects meta-analysis </w:t>
      </w:r>
      <w:r w:rsidR="00001FEB">
        <w:t xml:space="preserve">was used </w:t>
      </w:r>
      <w:r>
        <w:t xml:space="preserve">to obtain pooled estimates of </w:t>
      </w:r>
      <w:r w:rsidR="00E52036">
        <w:t xml:space="preserve">ultrasound diagnosed OASIS and </w:t>
      </w:r>
      <w:r w:rsidR="009C4C55">
        <w:t>risk</w:t>
      </w:r>
      <w:r w:rsidR="00E52036">
        <w:t xml:space="preserve"> of anal incontinence symptom</w:t>
      </w:r>
      <w:r w:rsidR="00D140BB">
        <w:t>s</w:t>
      </w:r>
      <w:r w:rsidR="00E52036">
        <w:t xml:space="preserve"> </w:t>
      </w:r>
      <w:r>
        <w:t xml:space="preserve">at various time points after delivery, and </w:t>
      </w:r>
      <w:r w:rsidR="00A35378">
        <w:t xml:space="preserve">of </w:t>
      </w:r>
      <w:r>
        <w:t xml:space="preserve">persistent </w:t>
      </w:r>
      <w:r w:rsidR="00E52036">
        <w:t xml:space="preserve">sphincter </w:t>
      </w:r>
      <w:r>
        <w:t xml:space="preserve">defects after </w:t>
      </w:r>
      <w:r w:rsidR="00A35378">
        <w:t xml:space="preserve">primary </w:t>
      </w:r>
      <w:r>
        <w:t xml:space="preserve">repair. </w:t>
      </w:r>
      <w:r w:rsidR="00E52036">
        <w:t>We reported t</w:t>
      </w:r>
      <w:r>
        <w:t xml:space="preserve">he </w:t>
      </w:r>
      <w:r w:rsidR="00A86E15">
        <w:t xml:space="preserve">association between ultrasound diagnosed OASIS and </w:t>
      </w:r>
      <w:r>
        <w:t xml:space="preserve">anal incontinence symptoms </w:t>
      </w:r>
      <w:r w:rsidR="00E52036">
        <w:t xml:space="preserve">using </w:t>
      </w:r>
      <w:r w:rsidR="00B742D9">
        <w:t>relative risk</w:t>
      </w:r>
      <w:r>
        <w:t xml:space="preserve"> </w:t>
      </w:r>
      <w:r w:rsidR="00B742D9">
        <w:t>R</w:t>
      </w:r>
      <w:r>
        <w:t xml:space="preserve">R) with 95% CI. </w:t>
      </w:r>
    </w:p>
    <w:p w14:paraId="7340B018" w14:textId="77777777" w:rsidR="002451ED" w:rsidRDefault="002451ED" w:rsidP="00D737B7">
      <w:pPr>
        <w:pStyle w:val="Body"/>
        <w:spacing w:line="480" w:lineRule="auto"/>
        <w:rPr>
          <w:rStyle w:val="Nmerodepgina"/>
          <w:color w:val="333333"/>
          <w:u w:color="333333"/>
          <w:shd w:val="clear" w:color="auto" w:fill="FFFFFF"/>
        </w:rPr>
      </w:pPr>
    </w:p>
    <w:p w14:paraId="13B0901E" w14:textId="77777777" w:rsidR="00D140BB" w:rsidRDefault="005E1668" w:rsidP="00DF4322">
      <w:pPr>
        <w:pStyle w:val="Body"/>
        <w:spacing w:line="480" w:lineRule="auto"/>
        <w:outlineLvl w:val="0"/>
        <w:rPr>
          <w:rStyle w:val="Nmerodepgina"/>
          <w:color w:val="333333"/>
          <w:u w:color="333333"/>
          <w:shd w:val="clear" w:color="auto" w:fill="FFFFFF"/>
        </w:rPr>
      </w:pPr>
      <w:r>
        <w:rPr>
          <w:rStyle w:val="Nmerodepgina"/>
          <w:i/>
          <w:iCs/>
          <w:color w:val="333333"/>
          <w:u w:color="333333"/>
          <w:shd w:val="clear" w:color="auto" w:fill="FFFFFF"/>
        </w:rPr>
        <w:t>Results</w:t>
      </w:r>
    </w:p>
    <w:p w14:paraId="3900C5B7" w14:textId="44CD27D3" w:rsidR="002451ED" w:rsidRDefault="005E1668" w:rsidP="00D737B7">
      <w:pPr>
        <w:pStyle w:val="Body"/>
        <w:spacing w:line="480" w:lineRule="auto"/>
      </w:pPr>
      <w:r>
        <w:rPr>
          <w:rStyle w:val="Nmerodepgina"/>
          <w:color w:val="333333"/>
          <w:u w:color="333333"/>
          <w:shd w:val="clear" w:color="auto" w:fill="FFFFFF"/>
        </w:rPr>
        <w:t>We included</w:t>
      </w:r>
      <w:r>
        <w:t xml:space="preserve"> 10</w:t>
      </w:r>
      <w:r w:rsidR="00E00A36">
        <w:t>3</w:t>
      </w:r>
      <w:r>
        <w:t xml:space="preserve"> studies </w:t>
      </w:r>
      <w:r w:rsidR="00891DF7">
        <w:t xml:space="preserve">involving </w:t>
      </w:r>
      <w:r>
        <w:t>16</w:t>
      </w:r>
      <w:r w:rsidR="00D140BB">
        <w:t>,</w:t>
      </w:r>
      <w:r>
        <w:t>110 women</w:t>
      </w:r>
      <w:r w:rsidR="00D140BB">
        <w:t xml:space="preserve">. </w:t>
      </w:r>
      <w:r w:rsidR="00A9135B">
        <w:t xml:space="preserve">Of all women who delivered vaginally, </w:t>
      </w:r>
      <w:r w:rsidR="00001FEB">
        <w:t xml:space="preserve">OASIS were diagnosed on ultrasound </w:t>
      </w:r>
      <w:r w:rsidR="00CA638C">
        <w:t xml:space="preserve">in </w:t>
      </w:r>
      <w:r>
        <w:t>26</w:t>
      </w:r>
      <w:proofErr w:type="gramStart"/>
      <w:r>
        <w:t>%</w:t>
      </w:r>
      <w:r w:rsidR="00A9135B">
        <w:t>(</w:t>
      </w:r>
      <w:proofErr w:type="gramEnd"/>
      <w:r>
        <w:t>95%CI</w:t>
      </w:r>
      <w:r w:rsidR="00F60C9B">
        <w:t>,</w:t>
      </w:r>
      <w:r w:rsidR="00D140BB">
        <w:t xml:space="preserve"> </w:t>
      </w:r>
      <w:r>
        <w:t>21-30, I</w:t>
      </w:r>
      <w:r>
        <w:rPr>
          <w:rStyle w:val="Nmerodepgina"/>
          <w:vertAlign w:val="superscript"/>
        </w:rPr>
        <w:t>2</w:t>
      </w:r>
      <w:r>
        <w:t>=91%)</w:t>
      </w:r>
      <w:r w:rsidR="00061B8C">
        <w:t>, and</w:t>
      </w:r>
      <w:r w:rsidR="004D1487">
        <w:t xml:space="preserve"> 19% </w:t>
      </w:r>
      <w:r w:rsidR="00061B8C">
        <w:t xml:space="preserve">experienced </w:t>
      </w:r>
      <w:r w:rsidR="004D1487">
        <w:t>anal incontinence (</w:t>
      </w:r>
      <w:r w:rsidR="00B742D9">
        <w:t>95%CI</w:t>
      </w:r>
      <w:r w:rsidR="00F60C9B">
        <w:t>,</w:t>
      </w:r>
      <w:r w:rsidR="00B742D9">
        <w:t xml:space="preserve"> </w:t>
      </w:r>
      <w:r w:rsidR="004D1487">
        <w:t>14-25, I</w:t>
      </w:r>
      <w:r w:rsidR="004D1487">
        <w:rPr>
          <w:rStyle w:val="Nmerodepgina"/>
          <w:vertAlign w:val="superscript"/>
        </w:rPr>
        <w:t>2</w:t>
      </w:r>
      <w:r w:rsidR="004D1487">
        <w:t>=92%). In women without clinical suspicion of OASIS</w:t>
      </w:r>
      <w:r w:rsidR="00001FEB">
        <w:t xml:space="preserve"> (n = </w:t>
      </w:r>
      <w:r w:rsidR="00AB231A">
        <w:t>3688</w:t>
      </w:r>
      <w:r w:rsidR="00001FEB">
        <w:t>)</w:t>
      </w:r>
      <w:r>
        <w:t xml:space="preserve">, </w:t>
      </w:r>
      <w:r w:rsidR="004D1487">
        <w:t xml:space="preserve">sphincter defects were observed in </w:t>
      </w:r>
      <w:r>
        <w:t>13</w:t>
      </w:r>
      <w:proofErr w:type="gramStart"/>
      <w:r>
        <w:t>%</w:t>
      </w:r>
      <w:r w:rsidR="00F60C9B">
        <w:t>(</w:t>
      </w:r>
      <w:proofErr w:type="gramEnd"/>
      <w:r>
        <w:t>10-17, I</w:t>
      </w:r>
      <w:r>
        <w:rPr>
          <w:rStyle w:val="Nmerodepgina"/>
          <w:vertAlign w:val="superscript"/>
        </w:rPr>
        <w:t>2</w:t>
      </w:r>
      <w:r>
        <w:t>=89%)</w:t>
      </w:r>
      <w:r w:rsidR="00001FEB">
        <w:t xml:space="preserve"> and</w:t>
      </w:r>
      <w:r w:rsidR="004D1487">
        <w:t xml:space="preserve"> anal incontinence </w:t>
      </w:r>
      <w:r w:rsidR="00001FEB">
        <w:lastRenderedPageBreak/>
        <w:t xml:space="preserve">experienced by </w:t>
      </w:r>
      <w:r w:rsidR="004D1487">
        <w:t>14%(95% CI: 6-24, I</w:t>
      </w:r>
      <w:r w:rsidR="004D1487">
        <w:rPr>
          <w:rStyle w:val="Nmerodepgina"/>
          <w:vertAlign w:val="superscript"/>
        </w:rPr>
        <w:t>2</w:t>
      </w:r>
      <w:r w:rsidR="004D1487">
        <w:t>=95%). Following primary repair of</w:t>
      </w:r>
      <w:r w:rsidR="00CA638C">
        <w:t xml:space="preserve"> OASIS</w:t>
      </w:r>
      <w:r w:rsidR="004D1487">
        <w:t xml:space="preserve">, </w:t>
      </w:r>
      <w:r w:rsidR="00061B8C">
        <w:t>55%</w:t>
      </w:r>
      <w:r w:rsidR="00193129">
        <w:t xml:space="preserve"> </w:t>
      </w:r>
      <w:r w:rsidR="00061B8C">
        <w:t>(46-63, I</w:t>
      </w:r>
      <w:r w:rsidR="00061B8C">
        <w:rPr>
          <w:rStyle w:val="Nmerodepgina"/>
          <w:vertAlign w:val="superscript"/>
        </w:rPr>
        <w:t>2</w:t>
      </w:r>
      <w:r w:rsidR="00061B8C">
        <w:t xml:space="preserve">=98%) </w:t>
      </w:r>
      <w:r w:rsidR="004C75B3">
        <w:t>of</w:t>
      </w:r>
      <w:r w:rsidR="004D1487">
        <w:t xml:space="preserve"> </w:t>
      </w:r>
      <w:r w:rsidR="00C816E0">
        <w:t>7549</w:t>
      </w:r>
      <w:r w:rsidR="00001FEB">
        <w:t xml:space="preserve"> </w:t>
      </w:r>
      <w:r w:rsidR="004D1487">
        <w:t>women</w:t>
      </w:r>
      <w:r w:rsidR="00061B8C">
        <w:t xml:space="preserve"> </w:t>
      </w:r>
      <w:r w:rsidR="004D1487">
        <w:t xml:space="preserve">had persistent sphincter defect </w:t>
      </w:r>
      <w:r w:rsidR="00001FEB">
        <w:t>with</w:t>
      </w:r>
      <w:r w:rsidR="004D1487">
        <w:t xml:space="preserve"> 38% experienc</w:t>
      </w:r>
      <w:r w:rsidR="00001FEB">
        <w:t>ing</w:t>
      </w:r>
      <w:r w:rsidR="004D1487">
        <w:t xml:space="preserve"> anal incontinence (33-43, I</w:t>
      </w:r>
      <w:r w:rsidR="004D1487">
        <w:rPr>
          <w:rStyle w:val="Nmerodepgina"/>
          <w:vertAlign w:val="superscript"/>
        </w:rPr>
        <w:t>2</w:t>
      </w:r>
      <w:r w:rsidR="004D1487">
        <w:t>=92%)</w:t>
      </w:r>
      <w:r>
        <w:t xml:space="preserve">. </w:t>
      </w:r>
      <w:r w:rsidR="00A86E15">
        <w:t xml:space="preserve">There was a significant association between ultrasound diagnosed OASIS and anal incontinence </w:t>
      </w:r>
      <w:r w:rsidR="005B4F9B">
        <w:t>(</w:t>
      </w:r>
      <w:r w:rsidR="004D1487">
        <w:t xml:space="preserve">RR </w:t>
      </w:r>
      <w:r w:rsidR="005B4F9B">
        <w:t>3.74, 2.17-6.45, I</w:t>
      </w:r>
      <w:r w:rsidR="005B4F9B">
        <w:rPr>
          <w:rStyle w:val="Nmerodepgina"/>
          <w:vertAlign w:val="superscript"/>
        </w:rPr>
        <w:t>2</w:t>
      </w:r>
      <w:r w:rsidR="005B4F9B">
        <w:t xml:space="preserve">=98%). </w:t>
      </w:r>
    </w:p>
    <w:p w14:paraId="4246C9A8" w14:textId="77777777" w:rsidR="00A22901" w:rsidRDefault="00A22901" w:rsidP="00D737B7">
      <w:pPr>
        <w:pStyle w:val="Body"/>
        <w:spacing w:line="480" w:lineRule="auto"/>
      </w:pPr>
    </w:p>
    <w:p w14:paraId="30B31982" w14:textId="77777777" w:rsidR="004D1487" w:rsidRDefault="005E1668" w:rsidP="00DF4322">
      <w:pPr>
        <w:pStyle w:val="Body"/>
        <w:spacing w:line="480" w:lineRule="auto"/>
        <w:outlineLvl w:val="0"/>
      </w:pPr>
      <w:r>
        <w:rPr>
          <w:rStyle w:val="Nmerodepgina"/>
          <w:i/>
          <w:iCs/>
        </w:rPr>
        <w:t>Interpretation</w:t>
      </w:r>
    </w:p>
    <w:p w14:paraId="61E66425" w14:textId="78735E7C" w:rsidR="005E1668" w:rsidRDefault="005E1668" w:rsidP="00D737B7">
      <w:pPr>
        <w:pStyle w:val="Body"/>
        <w:spacing w:line="480" w:lineRule="auto"/>
      </w:pPr>
      <w:r>
        <w:t>Women and clinicians should be aware of the high r</w:t>
      </w:r>
      <w:r w:rsidR="009C4C55">
        <w:t>isk</w:t>
      </w:r>
      <w:r>
        <w:t xml:space="preserve"> of sphincter defects following vaginal delivery even when clinically unsuspected, and </w:t>
      </w:r>
      <w:r w:rsidR="00D81A8A">
        <w:t>despite primary repair, the high rate of persistent defects and symptoms.</w:t>
      </w:r>
      <w:r>
        <w:t xml:space="preserve"> </w:t>
      </w:r>
    </w:p>
    <w:p w14:paraId="5E9CCA10" w14:textId="77777777" w:rsidR="005E1668" w:rsidRDefault="005E1668" w:rsidP="00D737B7">
      <w:pPr>
        <w:pStyle w:val="Body"/>
        <w:spacing w:line="480" w:lineRule="auto"/>
      </w:pPr>
    </w:p>
    <w:p w14:paraId="4778B07A" w14:textId="7C17112F" w:rsidR="000657E6" w:rsidRPr="000657E6" w:rsidRDefault="005E1668" w:rsidP="00D140BB">
      <w:pPr>
        <w:pStyle w:val="Body"/>
        <w:spacing w:line="480" w:lineRule="auto"/>
        <w:rPr>
          <w:rStyle w:val="Nmerodepgina"/>
        </w:rPr>
      </w:pPr>
      <w:r w:rsidRPr="000657E6">
        <w:rPr>
          <w:rStyle w:val="Nmerodepgina"/>
          <w:b/>
          <w:bCs/>
        </w:rPr>
        <w:t>Keywords</w:t>
      </w:r>
      <w:r w:rsidRPr="000657E6">
        <w:rPr>
          <w:rStyle w:val="Nmerodepgina"/>
        </w:rPr>
        <w:t xml:space="preserve"> </w:t>
      </w:r>
    </w:p>
    <w:p w14:paraId="4000B3DC" w14:textId="497C7A9D" w:rsidR="005E1668" w:rsidRDefault="005E1668" w:rsidP="00D140BB">
      <w:pPr>
        <w:pStyle w:val="Body"/>
        <w:spacing w:line="480" w:lineRule="auto"/>
        <w:rPr>
          <w:rStyle w:val="Nmerodepgina"/>
        </w:rPr>
      </w:pPr>
      <w:r>
        <w:rPr>
          <w:rStyle w:val="Nmerodepgina"/>
        </w:rPr>
        <w:t>Obstetric anal sphincter injur</w:t>
      </w:r>
      <w:r w:rsidR="00C01B1B">
        <w:rPr>
          <w:rStyle w:val="Nmerodepgina"/>
        </w:rPr>
        <w:t>ies</w:t>
      </w:r>
      <w:r>
        <w:rPr>
          <w:rStyle w:val="Nmerodepgina"/>
        </w:rPr>
        <w:t xml:space="preserve">, endoanal ultrasound, anal sphincter defects, anal incontinence, </w:t>
      </w:r>
      <w:proofErr w:type="spellStart"/>
      <w:r w:rsidR="00C01B1B">
        <w:rPr>
          <w:rStyle w:val="Nmerodepgina"/>
        </w:rPr>
        <w:t>f</w:t>
      </w:r>
      <w:r w:rsidR="001C3E9E">
        <w:rPr>
          <w:rStyle w:val="Nmerodepgina"/>
        </w:rPr>
        <w:t>a</w:t>
      </w:r>
      <w:r w:rsidR="00C01B1B">
        <w:rPr>
          <w:rStyle w:val="Nmerodepgina"/>
        </w:rPr>
        <w:t>ecal</w:t>
      </w:r>
      <w:proofErr w:type="spellEnd"/>
      <w:r w:rsidR="00C01B1B">
        <w:rPr>
          <w:rStyle w:val="Nmerodepgina"/>
        </w:rPr>
        <w:t xml:space="preserve"> incontinence, </w:t>
      </w:r>
      <w:r>
        <w:rPr>
          <w:rStyle w:val="Nmerodepgina"/>
        </w:rPr>
        <w:t>primary repair, systematic review</w:t>
      </w:r>
    </w:p>
    <w:p w14:paraId="7600D5E9" w14:textId="77777777" w:rsidR="00A22901" w:rsidRDefault="005E1668" w:rsidP="00D737B7">
      <w:pPr>
        <w:pStyle w:val="Body"/>
        <w:spacing w:line="480" w:lineRule="auto"/>
      </w:pPr>
      <w:r>
        <w:rPr>
          <w:rStyle w:val="Nmerodepgina"/>
          <w:rFonts w:ascii="Arial Unicode MS" w:hAnsi="Arial Unicode MS"/>
        </w:rPr>
        <w:br w:type="page"/>
      </w:r>
    </w:p>
    <w:p w14:paraId="191B476E" w14:textId="77777777" w:rsidR="00A22901" w:rsidRDefault="005E1668" w:rsidP="00DF4322">
      <w:pPr>
        <w:pStyle w:val="Body"/>
        <w:spacing w:line="480" w:lineRule="auto"/>
        <w:outlineLvl w:val="0"/>
        <w:rPr>
          <w:rStyle w:val="Nmerodepgina"/>
          <w:b/>
          <w:bCs/>
        </w:rPr>
      </w:pPr>
      <w:r>
        <w:rPr>
          <w:rStyle w:val="Nmerodepgina"/>
          <w:b/>
          <w:bCs/>
        </w:rPr>
        <w:lastRenderedPageBreak/>
        <w:t>Background</w:t>
      </w:r>
    </w:p>
    <w:p w14:paraId="468FFD22" w14:textId="043937BD" w:rsidR="00A22901" w:rsidRDefault="00CC50F7" w:rsidP="00D737B7">
      <w:pPr>
        <w:pStyle w:val="Body"/>
        <w:spacing w:line="480" w:lineRule="auto"/>
        <w:rPr>
          <w:rStyle w:val="Nmerodepgina"/>
          <w:rFonts w:cs="Times New Roman"/>
          <w:color w:val="auto"/>
        </w:rPr>
      </w:pPr>
      <w:r>
        <w:rPr>
          <w:rStyle w:val="Nmerodepgina"/>
        </w:rPr>
        <w:t>Every yea</w:t>
      </w:r>
      <w:r w:rsidR="00705B77">
        <w:rPr>
          <w:rStyle w:val="Nmerodepgina"/>
        </w:rPr>
        <w:t xml:space="preserve">r up to 30,000 mothers sustain </w:t>
      </w:r>
      <w:proofErr w:type="spellStart"/>
      <w:r w:rsidR="00705B77">
        <w:rPr>
          <w:rStyle w:val="Nmerodepgina"/>
          <w:lang w:val="de-DE"/>
        </w:rPr>
        <w:t>o</w:t>
      </w:r>
      <w:r w:rsidR="005E1668">
        <w:rPr>
          <w:rStyle w:val="Nmerodepgina"/>
          <w:lang w:val="de-DE"/>
        </w:rPr>
        <w:t>bstetric</w:t>
      </w:r>
      <w:proofErr w:type="spellEnd"/>
      <w:r w:rsidR="005E1668">
        <w:rPr>
          <w:rStyle w:val="Nmerodepgina"/>
          <w:lang w:val="de-DE"/>
        </w:rPr>
        <w:t xml:space="preserve"> </w:t>
      </w:r>
      <w:r w:rsidR="00CA638C">
        <w:rPr>
          <w:rStyle w:val="Nmerodepgina"/>
          <w:lang w:val="de-DE"/>
        </w:rPr>
        <w:t>a</w:t>
      </w:r>
      <w:r w:rsidR="005E1668">
        <w:rPr>
          <w:rStyle w:val="Nmerodepgina"/>
          <w:lang w:val="de-DE"/>
        </w:rPr>
        <w:t xml:space="preserve">nal </w:t>
      </w:r>
      <w:proofErr w:type="spellStart"/>
      <w:r w:rsidR="00CA638C">
        <w:rPr>
          <w:rStyle w:val="Nmerodepgina"/>
          <w:lang w:val="de-DE"/>
        </w:rPr>
        <w:t>s</w:t>
      </w:r>
      <w:r w:rsidR="005E1668">
        <w:rPr>
          <w:rStyle w:val="Nmerodepgina"/>
          <w:lang w:val="de-DE"/>
        </w:rPr>
        <w:t>phincter</w:t>
      </w:r>
      <w:proofErr w:type="spellEnd"/>
      <w:r w:rsidR="005E1668">
        <w:rPr>
          <w:rStyle w:val="Nmerodepgina"/>
          <w:lang w:val="de-DE"/>
        </w:rPr>
        <w:t xml:space="preserve"> </w:t>
      </w:r>
      <w:proofErr w:type="spellStart"/>
      <w:r w:rsidR="00CA638C">
        <w:rPr>
          <w:rStyle w:val="Nmerodepgina"/>
          <w:lang w:val="de-DE"/>
        </w:rPr>
        <w:t>i</w:t>
      </w:r>
      <w:r w:rsidR="005E1668">
        <w:rPr>
          <w:rStyle w:val="Nmerodepgina"/>
          <w:lang w:val="de-DE"/>
        </w:rPr>
        <w:t>njur</w:t>
      </w:r>
      <w:r w:rsidR="00C01B1B">
        <w:rPr>
          <w:rStyle w:val="Nmerodepgina"/>
          <w:lang w:val="de-DE"/>
        </w:rPr>
        <w:t>ies</w:t>
      </w:r>
      <w:proofErr w:type="spellEnd"/>
      <w:r w:rsidR="005E1668">
        <w:rPr>
          <w:rStyle w:val="Nmerodepgina"/>
          <w:lang w:val="de-DE"/>
        </w:rPr>
        <w:t xml:space="preserve"> (OASIS)</w:t>
      </w:r>
      <w:r w:rsidR="00705B77">
        <w:rPr>
          <w:rStyle w:val="Nmerodepgina"/>
          <w:lang w:val="de-DE"/>
        </w:rPr>
        <w:t xml:space="preserve"> in </w:t>
      </w:r>
      <w:proofErr w:type="spellStart"/>
      <w:r w:rsidR="00C01B1B">
        <w:rPr>
          <w:rStyle w:val="Nmerodepgina"/>
          <w:lang w:val="de-DE"/>
        </w:rPr>
        <w:t>the</w:t>
      </w:r>
      <w:proofErr w:type="spellEnd"/>
      <w:r w:rsidR="00C01B1B">
        <w:rPr>
          <w:rStyle w:val="Nmerodepgina"/>
          <w:lang w:val="de-DE"/>
        </w:rPr>
        <w:t xml:space="preserve"> </w:t>
      </w:r>
      <w:r w:rsidR="00705B77">
        <w:rPr>
          <w:rStyle w:val="Nmerodepgina"/>
          <w:lang w:val="de-DE"/>
        </w:rPr>
        <w:t>UK</w:t>
      </w:r>
      <w:r w:rsidR="00DF44B3">
        <w:rPr>
          <w:rStyle w:val="Nmerodepgina"/>
          <w:lang w:val="de-DE"/>
        </w:rPr>
        <w:t>,</w:t>
      </w:r>
      <w:r w:rsidR="005E1668">
        <w:rPr>
          <w:rStyle w:val="Nmerodepgina"/>
          <w:lang w:val="de-DE"/>
        </w:rPr>
        <w:t xml:space="preserve"> </w:t>
      </w:r>
      <w:r w:rsidR="005E1668">
        <w:rPr>
          <w:rStyle w:val="Nmerodepgina"/>
        </w:rPr>
        <w:fldChar w:fldCharType="begin">
          <w:fldData xml:space="preserve">PEVuZE5vdGU+PENpdGU+PEF1dGhvcj5XZWJiPC9BdXRob3I+PFllYXI+MjAxNzwvWWVhcj48UmVj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</w:fldData>
        </w:fldChar>
      </w:r>
      <w:r w:rsidR="00856622">
        <w:rPr>
          <w:rStyle w:val="Nmerodepgina"/>
        </w:rPr>
        <w:instrText xml:space="preserve"> ADDIN EN.CITE </w:instrText>
      </w:r>
      <w:r w:rsidR="00856622">
        <w:rPr>
          <w:rStyle w:val="Nmerodepgina"/>
        </w:rPr>
        <w:fldChar w:fldCharType="begin">
          <w:fldData xml:space="preserve">PEVuZE5vdGU+PENpdGU+PEF1dGhvcj5XZWJiPC9BdXRob3I+PFllYXI+MjAxNzwvWWVhcj48UmVj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</w:fldData>
        </w:fldChar>
      </w:r>
      <w:r w:rsidR="00856622">
        <w:rPr>
          <w:rStyle w:val="Nmerodepgina"/>
        </w:rPr>
        <w:instrText xml:space="preserve"> ADDIN EN.CITE.DATA </w:instrText>
      </w:r>
      <w:r w:rsidR="00856622">
        <w:rPr>
          <w:rStyle w:val="Nmerodepgina"/>
        </w:rPr>
      </w:r>
      <w:r w:rsidR="00856622">
        <w:rPr>
          <w:rStyle w:val="Nmerodepgina"/>
        </w:rPr>
        <w:fldChar w:fldCharType="end"/>
      </w:r>
      <w:r w:rsidR="005E1668">
        <w:rPr>
          <w:rStyle w:val="Nmerodepgina"/>
        </w:rPr>
      </w:r>
      <w:r w:rsidR="005E1668">
        <w:rPr>
          <w:rStyle w:val="Nmerodepgina"/>
        </w:rPr>
        <w:fldChar w:fldCharType="separate"/>
      </w:r>
      <w:r w:rsidR="00856622">
        <w:rPr>
          <w:rStyle w:val="Nmerodepgina"/>
          <w:noProof/>
        </w:rPr>
        <w:t>(1)</w:t>
      </w:r>
      <w:r w:rsidR="005E1668">
        <w:rPr>
          <w:rStyle w:val="Nmerodepgina"/>
        </w:rPr>
        <w:fldChar w:fldCharType="end"/>
      </w:r>
      <w:r w:rsidR="00001FEB">
        <w:rPr>
          <w:rStyle w:val="Nmerodepgina"/>
        </w:rPr>
        <w:t xml:space="preserve"> and this is</w:t>
      </w:r>
      <w:r w:rsidR="009A54F2">
        <w:rPr>
          <w:rStyle w:val="Nmerodepgina"/>
        </w:rPr>
        <w:t xml:space="preserve"> </w:t>
      </w:r>
      <w:r w:rsidR="00EB18F1">
        <w:rPr>
          <w:rStyle w:val="Nmerodepgina"/>
        </w:rPr>
        <w:t>the commonest</w:t>
      </w:r>
      <w:r w:rsidR="005E1668">
        <w:rPr>
          <w:rStyle w:val="Nmerodepgina"/>
        </w:rPr>
        <w:t xml:space="preserve"> </w:t>
      </w:r>
      <w:r w:rsidR="00DF44B3">
        <w:rPr>
          <w:rStyle w:val="Nmerodepgina"/>
        </w:rPr>
        <w:t xml:space="preserve">cause </w:t>
      </w:r>
      <w:r w:rsidR="005E1668">
        <w:rPr>
          <w:rStyle w:val="Nmerodepgina"/>
        </w:rPr>
        <w:t xml:space="preserve">of </w:t>
      </w:r>
      <w:r w:rsidR="001C3E9E">
        <w:rPr>
          <w:rStyle w:val="Nmerodepgina"/>
        </w:rPr>
        <w:t>anal (</w:t>
      </w:r>
      <w:proofErr w:type="spellStart"/>
      <w:r w:rsidR="005E1668">
        <w:rPr>
          <w:rStyle w:val="Nmerodepgina"/>
        </w:rPr>
        <w:t>f</w:t>
      </w:r>
      <w:r w:rsidR="008B2D45">
        <w:rPr>
          <w:rStyle w:val="Nmerodepgina"/>
        </w:rPr>
        <w:t>a</w:t>
      </w:r>
      <w:r w:rsidR="005E1668">
        <w:rPr>
          <w:rStyle w:val="Nmerodepgina"/>
        </w:rPr>
        <w:t>ecal</w:t>
      </w:r>
      <w:proofErr w:type="spellEnd"/>
      <w:r w:rsidR="005E1668">
        <w:rPr>
          <w:rStyle w:val="Nmerodepgina"/>
        </w:rPr>
        <w:t xml:space="preserve"> </w:t>
      </w:r>
      <w:r>
        <w:rPr>
          <w:rStyle w:val="Nmerodepgina"/>
        </w:rPr>
        <w:t>and</w:t>
      </w:r>
      <w:r w:rsidR="005E1668">
        <w:rPr>
          <w:rStyle w:val="Nmerodepgina"/>
        </w:rPr>
        <w:t xml:space="preserve"> flatus</w:t>
      </w:r>
      <w:r w:rsidR="001C3E9E">
        <w:rPr>
          <w:rStyle w:val="Nmerodepgina"/>
        </w:rPr>
        <w:t>)</w:t>
      </w:r>
      <w:r w:rsidR="005E1668">
        <w:rPr>
          <w:rStyle w:val="Nmerodepgina"/>
        </w:rPr>
        <w:t xml:space="preserve"> incontinence in </w:t>
      </w:r>
      <w:r w:rsidR="00EB18F1">
        <w:rPr>
          <w:rStyle w:val="Nmerodepgina"/>
        </w:rPr>
        <w:t>women of</w:t>
      </w:r>
      <w:r w:rsidR="00A60D3C">
        <w:rPr>
          <w:rStyle w:val="Nmerodepgina"/>
        </w:rPr>
        <w:t xml:space="preserve"> </w:t>
      </w:r>
      <w:r w:rsidR="00DF44B3">
        <w:rPr>
          <w:rStyle w:val="Nmerodepgina"/>
        </w:rPr>
        <w:t>reproductive age</w:t>
      </w:r>
      <w:r w:rsidR="001C3E9E">
        <w:rPr>
          <w:rStyle w:val="Nmerodepgina"/>
        </w:rPr>
        <w:t xml:space="preserve"> group</w:t>
      </w:r>
      <w:r w:rsidR="00EB18F1">
        <w:rPr>
          <w:rStyle w:val="Nmerodepgina"/>
        </w:rPr>
        <w:t>.</w:t>
      </w:r>
      <w:r w:rsidR="005E1668">
        <w:rPr>
          <w:rStyle w:val="Nmerodepgina"/>
        </w:rPr>
        <w:t xml:space="preserve"> </w:t>
      </w:r>
      <w:r w:rsidR="005E1668">
        <w:rPr>
          <w:rStyle w:val="Nmerodepgina"/>
        </w:rPr>
        <w:fldChar w:fldCharType="begin"/>
      </w:r>
      <w:r w:rsidR="00856622">
        <w:rPr>
          <w:rStyle w:val="Nmerodepgina"/>
        </w:rPr>
        <w:instrText xml:space="preserve"> ADDIN EN.CITE &lt;EndNote&gt;&lt;Cite&gt;&lt;Author&gt;Thiagamoorthy&lt;/Author&gt;&lt;Year&gt;2014&lt;/Year&gt;&lt;RecNum&gt;10&lt;/RecNum&gt;&lt;DisplayText&gt;(2)&lt;/DisplayText&gt;&lt;record&gt;&lt;rec-number&gt;10&lt;/rec-number&gt;&lt;foreign-keys&gt;&lt;key app="EN" db-id="2r022sw2rt52t5eavf55seeyf9p929zav9fx" timestamp="1525188672"&gt;10&lt;/key&gt;&lt;/foreign-keys&gt;&lt;ref-type name="Journal Article"&gt;17&lt;/ref-type&gt;&lt;contributors&gt;&lt;authors&gt;&lt;author&gt;Thiagamoorthy, G.&lt;/author&gt;&lt;author&gt;Johnson, A.&lt;/author&gt;&lt;author&gt;Thakar, R.&lt;/author&gt;&lt;author&gt;Sultan, A. H.&lt;/author&gt;&lt;/authors&gt;&lt;/contributors&gt;&lt;auth-address&gt;Department of Obstetrics and Gynecology, Croydon University Hospital, 530 London Road, Croydon, Surrey, CR7 7YE, UK.&lt;/auth-address&gt;&lt;titles&gt;&lt;title&gt;National survey of perineal trauma and its subsequent management in the United Kingdom&lt;/title&gt;&lt;secondary-title&gt;Int Urogynecol J&lt;/secondary-title&gt;&lt;/titles&gt;&lt;periodical&gt;&lt;full-title&gt;Int Urogynecol J&lt;/full-title&gt;&lt;/periodical&gt;&lt;pages&gt;1621-7&lt;/pages&gt;&lt;volume&gt;25&lt;/volume&gt;&lt;number&gt;12&lt;/number&gt;&lt;keywords&gt;&lt;keyword&gt;Anal Canal/injuries&lt;/keyword&gt;&lt;keyword&gt;Clinical Audit/statistics &amp;amp; numerical data&lt;/keyword&gt;&lt;keyword&gt;Delivery, Obstetric/*adverse effects/*statistics &amp;amp; numerical data&lt;/keyword&gt;&lt;keyword&gt;*Disease Management&lt;/keyword&gt;&lt;keyword&gt;Female&lt;/keyword&gt;&lt;keyword&gt;*Health Surveys&lt;/keyword&gt;&lt;keyword&gt;Humans&lt;/keyword&gt;&lt;keyword&gt;Incidence&lt;/keyword&gt;&lt;keyword&gt;Perineum/*injuries&lt;/keyword&gt;&lt;keyword&gt;Retrospective Studies&lt;/keyword&gt;&lt;keyword&gt;Surveys and Questionnaires&lt;/keyword&gt;&lt;keyword&gt;United Kingdom/epidemiology&lt;/keyword&gt;&lt;/keywords&gt;&lt;dates&gt;&lt;year&gt;2014&lt;/year&gt;&lt;pub-dates&gt;&lt;date&gt;Dec&lt;/date&gt;&lt;/pub-dates&gt;&lt;/dates&gt;&lt;isbn&gt;1433-3023 (Electronic)&amp;#xD;0937-3462 (Linking)&lt;/isbn&gt;&lt;accession-num&gt;24832856&lt;/accession-num&gt;&lt;urls&gt;&lt;related-urls&gt;&lt;url&gt;https://www.ncbi.nlm.nih.gov/pubmed/24832856&lt;/url&gt;&lt;/related-urls&gt;&lt;/urls&gt;&lt;electronic-resource-num&gt;10.1007/s00192-014-2406-x&lt;/electronic-resource-num&gt;&lt;/record&gt;&lt;/Cite&gt;&lt;/EndNote&gt;</w:instrText>
      </w:r>
      <w:r w:rsidR="005E1668">
        <w:rPr>
          <w:rStyle w:val="Nmerodepgina"/>
        </w:rPr>
        <w:fldChar w:fldCharType="separate"/>
      </w:r>
      <w:r w:rsidR="00856622">
        <w:rPr>
          <w:rStyle w:val="Nmerodepgina"/>
          <w:noProof/>
        </w:rPr>
        <w:t>(2)</w:t>
      </w:r>
      <w:r w:rsidR="005E1668">
        <w:rPr>
          <w:rStyle w:val="Nmerodepgina"/>
        </w:rPr>
        <w:fldChar w:fldCharType="end"/>
      </w:r>
      <w:r w:rsidR="005E1668">
        <w:rPr>
          <w:rStyle w:val="Nmerodepgina"/>
        </w:rPr>
        <w:t xml:space="preserve"> </w:t>
      </w:r>
      <w:r w:rsidR="005E1668">
        <w:rPr>
          <w:rStyle w:val="Nmerodepgina"/>
        </w:rPr>
        <w:fldChar w:fldCharType="begin"/>
      </w:r>
      <w:r w:rsidR="00856622">
        <w:rPr>
          <w:rStyle w:val="Nmerodepgina"/>
        </w:rPr>
        <w:instrText xml:space="preserve"> ADDIN EN.CITE &lt;EndNote&gt;&lt;Cite&gt;&lt;Author&gt;Bols&lt;/Author&gt;&lt;Year&gt;2010&lt;/Year&gt;&lt;RecNum&gt;1&lt;/RecNum&gt;&lt;DisplayText&gt;(3)&lt;/DisplayText&gt;&lt;record&gt;&lt;rec-number&gt;1&lt;/rec-number&gt;&lt;foreign-keys&gt;&lt;key app="EN" db-id="2r022sw2rt52t5eavf55seeyf9p929zav9fx" timestamp="0"&gt;1&lt;/key&gt;&lt;/foreign-keys&gt;&lt;ref-type name="Journal Article"&gt;17&lt;/ref-type&gt;&lt;contributors&gt;&lt;authors&gt;&lt;author&gt;Bols, E. M.&lt;/author&gt;&lt;author&gt;Hendriks, E. J.&lt;/author&gt;&lt;author&gt;Berghmans, B. C.&lt;/author&gt;&lt;author&gt;Baeten, C. G.&lt;/author&gt;&lt;author&gt;Nijhuis, J. G.&lt;/author&gt;&lt;author&gt;de Bie, R. A.&lt;/author&gt;&lt;/authors&gt;&lt;/contributors&gt;&lt;auth-address&gt;Department of Epidemiology, Maastricht University/CAPHRI School for Public Health and Primary Care, Maastricht, The Netherlands. emj.bols@epid.unimaas.nl&lt;/auth-address&gt;&lt;titles&gt;&lt;title&gt;A systematic review of etiological factors for postpartum fecal incontinence&lt;/title&gt;&lt;secondary-title&gt;Acta Obstet Gynecol Scand&lt;/secondary-title&gt;&lt;/titles&gt;&lt;pages&gt;302-14&lt;/pages&gt;&lt;volume&gt;89&lt;/volume&gt;&lt;number&gt;3&lt;/number&gt;&lt;keywords&gt;&lt;keyword&gt;Anal Canal/*injuries&lt;/keyword&gt;&lt;keyword&gt;Delivery, Obstetric/*adverse effects&lt;/keyword&gt;&lt;keyword&gt;Fecal Incontinence/*etiology&lt;/keyword&gt;&lt;keyword&gt;Female&lt;/keyword&gt;&lt;keyword&gt;Flatulence&lt;/keyword&gt;&lt;keyword&gt;Humans&lt;/keyword&gt;&lt;keyword&gt;*Postpartum Period&lt;/keyword&gt;&lt;keyword&gt;Pregnancy&lt;/keyword&gt;&lt;keyword&gt;Puerperal Disorders/*etiology&lt;/keyword&gt;&lt;keyword&gt;Risk Factors&lt;/keyword&gt;&lt;keyword&gt;Rupture/etiology&lt;/keyword&gt;&lt;/keywords&gt;&lt;dates&gt;&lt;year&gt;2010&lt;/year&gt;&lt;pub-dates&gt;&lt;date&gt;Mar&lt;/date&gt;&lt;/pub-dates&gt;&lt;/dates&gt;&lt;isbn&gt;1600-0412 (Electronic)&amp;#xD;0001-6349 (Linking)&lt;/isbn&gt;&lt;accession-num&gt;20199348&lt;/accession-num&gt;&lt;urls&gt;&lt;related-urls&gt;&lt;url&gt;https://www.ncbi.nlm.nih.gov/pubmed/20199348&lt;/url&gt;&lt;/related-urls&gt;&lt;/urls&gt;&lt;electronic-resource-num&gt;10.3109/00016340903576004&lt;/electronic-resource-num&gt;&lt;/record&gt;&lt;/Cite&gt;&lt;/EndNote&gt;</w:instrText>
      </w:r>
      <w:r w:rsidR="005E1668">
        <w:rPr>
          <w:rStyle w:val="Nmerodepgina"/>
        </w:rPr>
        <w:fldChar w:fldCharType="separate"/>
      </w:r>
      <w:r w:rsidR="00856622">
        <w:rPr>
          <w:rStyle w:val="Nmerodepgina"/>
          <w:noProof/>
        </w:rPr>
        <w:t>(3)</w:t>
      </w:r>
      <w:r w:rsidR="005E1668">
        <w:rPr>
          <w:rStyle w:val="Nmerodepgina"/>
        </w:rPr>
        <w:fldChar w:fldCharType="end"/>
      </w:r>
      <w:r w:rsidR="000E5CF1">
        <w:rPr>
          <w:rStyle w:val="Nmerodepgina"/>
        </w:rPr>
        <w:t xml:space="preserve"> </w:t>
      </w:r>
      <w:r w:rsidR="00D66A5D">
        <w:rPr>
          <w:rStyle w:val="Nmerodepgina"/>
        </w:rPr>
        <w:t xml:space="preserve">One </w:t>
      </w:r>
      <w:r w:rsidR="00AB0652">
        <w:rPr>
          <w:rStyle w:val="Nmerodepgina"/>
        </w:rPr>
        <w:t xml:space="preserve">tenth of all obstetric claims involve perineal trauma including </w:t>
      </w:r>
      <w:r w:rsidR="008B2D45">
        <w:rPr>
          <w:rStyle w:val="Nmerodepgina"/>
        </w:rPr>
        <w:t>anal sphincter injury</w:t>
      </w:r>
      <w:r w:rsidR="00AB0652">
        <w:rPr>
          <w:rStyle w:val="Nmerodepgina"/>
        </w:rPr>
        <w:t xml:space="preserve">, costing the </w:t>
      </w:r>
      <w:r w:rsidR="005E1668">
        <w:rPr>
          <w:rStyle w:val="Nmerodepgina"/>
        </w:rPr>
        <w:t xml:space="preserve">UK National Health Service (NHS) Litigation Authority over </w:t>
      </w:r>
      <w:r w:rsidR="005E1668">
        <w:rPr>
          <w:rStyle w:val="Nmerodepgina"/>
          <w:color w:val="000076"/>
          <w:u w:color="000076"/>
        </w:rPr>
        <w:t>£</w:t>
      </w:r>
      <w:r w:rsidR="005E1668">
        <w:rPr>
          <w:rStyle w:val="Nmerodepgina"/>
        </w:rPr>
        <w:t>3</w:t>
      </w:r>
      <w:r w:rsidR="00F827C5">
        <w:rPr>
          <w:rStyle w:val="Nmerodepgina"/>
        </w:rPr>
        <w:t>1</w:t>
      </w:r>
      <w:r w:rsidR="005E1668">
        <w:rPr>
          <w:rStyle w:val="Nmerodepgina"/>
        </w:rPr>
        <w:t xml:space="preserve"> million</w:t>
      </w:r>
      <w:r w:rsidR="00474890">
        <w:rPr>
          <w:rStyle w:val="Nmerodepgina"/>
        </w:rPr>
        <w:t xml:space="preserve"> </w:t>
      </w:r>
      <w:r w:rsidR="00F827C5">
        <w:rPr>
          <w:rStyle w:val="Nmerodepgina"/>
        </w:rPr>
        <w:t>during a period of ten years (2000-2010)</w:t>
      </w:r>
      <w:r w:rsidR="00AB0652">
        <w:rPr>
          <w:rStyle w:val="Nmerodepgina"/>
        </w:rPr>
        <w:t>.</w:t>
      </w:r>
      <w:r w:rsidR="005E1668">
        <w:rPr>
          <w:rStyle w:val="Nmerodepgina"/>
        </w:rPr>
        <w:t xml:space="preserve"> </w:t>
      </w:r>
      <w:r w:rsidR="000E5CF1">
        <w:rPr>
          <w:rStyle w:val="Nmerodepgina"/>
        </w:rPr>
        <w:fldChar w:fldCharType="begin"/>
      </w:r>
      <w:r w:rsidR="00856622">
        <w:rPr>
          <w:rStyle w:val="Nmerodepgina"/>
        </w:rPr>
        <w:instrText xml:space="preserve"> ADDIN EN.CITE &lt;EndNote&gt;&lt;Cite&gt;&lt;Author&gt;Jha&lt;/Author&gt;&lt;Year&gt;2015&lt;/Year&gt;&lt;RecNum&gt;5&lt;/RecNum&gt;&lt;DisplayText&gt;(4)&lt;/DisplayText&gt;&lt;record&gt;&lt;rec-number&gt;5&lt;/rec-number&gt;&lt;foreign-keys&gt;&lt;key app="EN" db-id="2r022sw2rt52t5eavf55seeyf9p929zav9fx" timestamp="0"&gt;5&lt;/key&gt;&lt;/foreign-keys&gt;&lt;ref-type name="Journal Article"&gt;17&lt;/ref-type&gt;&lt;contributors&gt;&lt;authors&gt;&lt;author&gt;Jha, S.&lt;/author&gt;&lt;author&gt;Sultan, A. H.&lt;/author&gt;&lt;/authors&gt;&lt;/contributors&gt;&lt;auth-address&gt;Sheffield University, UK.&amp;#xD;St George&amp;apos;s, University of London, UK.&lt;/auth-address&gt;&lt;titles&gt;&lt;title&gt;Obstetric anal sphincter injury: the changing landscape&lt;/title&gt;&lt;secondary-title&gt;BJOG&lt;/secondary-title&gt;&lt;/titles&gt;&lt;pages&gt;931&lt;/pages&gt;&lt;volume&gt;122&lt;/volume&gt;&lt;number&gt;7&lt;/number&gt;&lt;keywords&gt;&lt;keyword&gt;Anal Canal/*injuries&lt;/keyword&gt;&lt;keyword&gt;Episiotomy&lt;/keyword&gt;&lt;keyword&gt;Female&lt;/keyword&gt;&lt;keyword&gt;Humans&lt;/keyword&gt;&lt;keyword&gt;Ireland&lt;/keyword&gt;&lt;keyword&gt;Malpractice/*legislation &amp;amp; jurisprudence&lt;/keyword&gt;&lt;keyword&gt;Medical Errors/*legislation &amp;amp; jurisprudence&lt;/keyword&gt;&lt;keyword&gt;Obstetric Labor Complications/prevention &amp;amp; control&lt;/keyword&gt;&lt;keyword&gt;Practice Guidelines as Topic&lt;/keyword&gt;&lt;keyword&gt;Pregnancy&lt;/keyword&gt;&lt;keyword&gt;United Kingdom&lt;/keyword&gt;&lt;/keywords&gt;&lt;dates&gt;&lt;year&gt;2015&lt;/year&gt;&lt;pub-dates&gt;&lt;date&gt;Jun&lt;/date&gt;&lt;/pub-dates&gt;&lt;/dates&gt;&lt;isbn&gt;1471-0528 (Electronic)&amp;#xD;1470-0328 (Linking)&lt;/isbn&gt;&lt;accession-num&gt;26011454&lt;/accession-num&gt;&lt;urls&gt;&lt;related-urls&gt;&lt;url&gt;https://www.ncbi.nlm.nih.gov/pubmed/26011454&lt;/url&gt;&lt;/related-urls&gt;&lt;/urls&gt;&lt;electronic-resource-num&gt;10.1111/1471-0528.13019&lt;/electronic-resource-num&gt;&lt;/record&gt;&lt;/Cite&gt;&lt;/EndNote&gt;</w:instrText>
      </w:r>
      <w:r w:rsidR="000E5CF1">
        <w:rPr>
          <w:rStyle w:val="Nmerodepgina"/>
        </w:rPr>
        <w:fldChar w:fldCharType="separate"/>
      </w:r>
      <w:r w:rsidR="00856622">
        <w:rPr>
          <w:rStyle w:val="Nmerodepgina"/>
          <w:noProof/>
        </w:rPr>
        <w:t>(4)</w:t>
      </w:r>
      <w:r w:rsidR="000E5CF1">
        <w:rPr>
          <w:rStyle w:val="Nmerodepgina"/>
        </w:rPr>
        <w:fldChar w:fldCharType="end"/>
      </w:r>
      <w:r w:rsidR="000E5CF1">
        <w:rPr>
          <w:rStyle w:val="Nmerodepgina"/>
        </w:rPr>
        <w:t xml:space="preserve"> </w:t>
      </w:r>
      <w:r w:rsidR="005E1668">
        <w:rPr>
          <w:rStyle w:val="Nmerodepgina"/>
        </w:rPr>
        <w:t xml:space="preserve">The majority of </w:t>
      </w:r>
      <w:r w:rsidR="00A571B9">
        <w:rPr>
          <w:rStyle w:val="Nmerodepgina"/>
        </w:rPr>
        <w:t>negligence</w:t>
      </w:r>
      <w:r w:rsidR="005E1668">
        <w:rPr>
          <w:rStyle w:val="Nmerodepgina"/>
        </w:rPr>
        <w:t xml:space="preserve"> claims were related to missed </w:t>
      </w:r>
      <w:r w:rsidR="00BA7A3D">
        <w:rPr>
          <w:rStyle w:val="Nmerodepgina"/>
        </w:rPr>
        <w:t>and</w:t>
      </w:r>
      <w:r w:rsidR="005E1668">
        <w:rPr>
          <w:rStyle w:val="Nmerodepgina"/>
        </w:rPr>
        <w:t xml:space="preserve"> inaccurate diagnosis of </w:t>
      </w:r>
      <w:r w:rsidR="00E25341">
        <w:rPr>
          <w:rStyle w:val="Nmerodepgina"/>
        </w:rPr>
        <w:t xml:space="preserve">anal sphincter injury </w:t>
      </w:r>
      <w:r w:rsidR="005E1668">
        <w:rPr>
          <w:rStyle w:val="Nmerodepgina"/>
        </w:rPr>
        <w:t xml:space="preserve">after delivery, </w:t>
      </w:r>
      <w:r w:rsidR="00BA7A3D">
        <w:rPr>
          <w:rStyle w:val="Nmerodepgina"/>
        </w:rPr>
        <w:t>or</w:t>
      </w:r>
      <w:r w:rsidR="005E1668">
        <w:rPr>
          <w:rStyle w:val="Nmerodepgina"/>
        </w:rPr>
        <w:t xml:space="preserve"> </w:t>
      </w:r>
      <w:r w:rsidR="001D6E2D">
        <w:rPr>
          <w:rStyle w:val="Nmerodepgina"/>
        </w:rPr>
        <w:t xml:space="preserve">to </w:t>
      </w:r>
      <w:r w:rsidR="005E1668">
        <w:rPr>
          <w:rStyle w:val="Nmerodepgina"/>
        </w:rPr>
        <w:t xml:space="preserve">persistent </w:t>
      </w:r>
      <w:r w:rsidR="00A571B9">
        <w:rPr>
          <w:rStyle w:val="Nmerodepgina"/>
        </w:rPr>
        <w:t xml:space="preserve">sphincter defects and </w:t>
      </w:r>
      <w:r w:rsidR="005E1668">
        <w:rPr>
          <w:rStyle w:val="Nmerodepgina"/>
        </w:rPr>
        <w:t>incontinence symptoms even after primary repair</w:t>
      </w:r>
      <w:r w:rsidR="00A571B9">
        <w:rPr>
          <w:rStyle w:val="Nmerodepgina"/>
        </w:rPr>
        <w:t xml:space="preserve">. </w:t>
      </w:r>
    </w:p>
    <w:p w14:paraId="1CEEE7B5" w14:textId="77777777" w:rsidR="00A22901" w:rsidRDefault="00A22901" w:rsidP="00D737B7">
      <w:pPr>
        <w:pStyle w:val="Body"/>
        <w:spacing w:line="480" w:lineRule="auto"/>
        <w:rPr>
          <w:rStyle w:val="Nmerodepgina"/>
        </w:rPr>
      </w:pPr>
    </w:p>
    <w:p w14:paraId="143BC2E1" w14:textId="6F65B551" w:rsidR="00371A82" w:rsidRDefault="00EA6086" w:rsidP="00D737B7">
      <w:pPr>
        <w:pStyle w:val="Body"/>
        <w:spacing w:line="480" w:lineRule="auto"/>
        <w:rPr>
          <w:rStyle w:val="Nmerodepgina"/>
        </w:rPr>
      </w:pPr>
      <w:r>
        <w:rPr>
          <w:rStyle w:val="Nmerodepgina"/>
        </w:rPr>
        <w:t xml:space="preserve">Accurate diagnosis and appropriate management of sphincter injuries is crucial to prevent anal incontinence. </w:t>
      </w:r>
      <w:r>
        <w:rPr>
          <w:rStyle w:val="Nmerodepgina"/>
        </w:rPr>
        <w:fldChar w:fldCharType="begin">
          <w:fldData xml:space="preserve">PEVuZE5vdGU+PENpdGU+PEF1dGhvcj5GZXJuYW5kbzwvQXV0aG9yPjxZZWFyPjIwMDI8L1llYXI+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==
</w:fldData>
        </w:fldChar>
      </w:r>
      <w:r w:rsidR="00856622">
        <w:rPr>
          <w:rStyle w:val="Nmerodepgina"/>
        </w:rPr>
        <w:instrText xml:space="preserve"> ADDIN EN.CITE </w:instrText>
      </w:r>
      <w:r w:rsidR="00856622">
        <w:rPr>
          <w:rStyle w:val="Nmerodepgina"/>
        </w:rPr>
        <w:fldChar w:fldCharType="begin">
          <w:fldData xml:space="preserve">PEVuZE5vdGU+PENpdGU+PEF1dGhvcj5GZXJuYW5kbzwvQXV0aG9yPjxZZWFyPjIwMDI8L1llYXI+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==
</w:fldData>
        </w:fldChar>
      </w:r>
      <w:r w:rsidR="00856622">
        <w:rPr>
          <w:rStyle w:val="Nmerodepgina"/>
        </w:rPr>
        <w:instrText xml:space="preserve"> ADDIN EN.CITE.DATA </w:instrText>
      </w:r>
      <w:r w:rsidR="00856622">
        <w:rPr>
          <w:rStyle w:val="Nmerodepgina"/>
        </w:rPr>
      </w:r>
      <w:r w:rsidR="00856622">
        <w:rPr>
          <w:rStyle w:val="Nmerodepgina"/>
        </w:rPr>
        <w:fldChar w:fldCharType="end"/>
      </w:r>
      <w:r>
        <w:rPr>
          <w:rStyle w:val="Nmerodepgina"/>
        </w:rPr>
      </w:r>
      <w:r>
        <w:rPr>
          <w:rStyle w:val="Nmerodepgina"/>
        </w:rPr>
        <w:fldChar w:fldCharType="separate"/>
      </w:r>
      <w:r w:rsidR="00856622">
        <w:rPr>
          <w:rStyle w:val="Nmerodepgina"/>
          <w:noProof/>
        </w:rPr>
        <w:t>(3, 5, 6)</w:t>
      </w:r>
      <w:r>
        <w:rPr>
          <w:rStyle w:val="Nmerodepgina"/>
        </w:rPr>
        <w:fldChar w:fldCharType="end"/>
      </w:r>
      <w:r w:rsidR="00371A82">
        <w:rPr>
          <w:rStyle w:val="Nmerodepgina"/>
        </w:rPr>
        <w:t xml:space="preserve"> and this is now an essential part of obstetric training.</w:t>
      </w:r>
      <w:r>
        <w:rPr>
          <w:rStyle w:val="Nmerodepgina"/>
        </w:rPr>
        <w:t xml:space="preserve"> </w:t>
      </w:r>
    </w:p>
    <w:p w14:paraId="53AFE716" w14:textId="5C7EC024" w:rsidR="00A22901" w:rsidRDefault="005E1668" w:rsidP="00D737B7">
      <w:pPr>
        <w:pStyle w:val="Body"/>
        <w:spacing w:line="480" w:lineRule="auto"/>
        <w:rPr>
          <w:rStyle w:val="Nmerodepgina"/>
        </w:rPr>
      </w:pPr>
      <w:r>
        <w:rPr>
          <w:rStyle w:val="Nmerodepgina"/>
        </w:rPr>
        <w:t xml:space="preserve">Endoanal ultrasound is </w:t>
      </w:r>
      <w:r w:rsidR="00A571B9">
        <w:rPr>
          <w:rStyle w:val="Nmerodepgina"/>
        </w:rPr>
        <w:t xml:space="preserve">a useful tool </w:t>
      </w:r>
      <w:r>
        <w:rPr>
          <w:rStyle w:val="Nmerodepgina"/>
        </w:rPr>
        <w:t xml:space="preserve">to identify </w:t>
      </w:r>
      <w:r w:rsidR="00A571B9">
        <w:rPr>
          <w:rStyle w:val="Nmerodepgina"/>
        </w:rPr>
        <w:t xml:space="preserve">anal </w:t>
      </w:r>
      <w:r>
        <w:rPr>
          <w:rStyle w:val="Nmerodepgina"/>
        </w:rPr>
        <w:t xml:space="preserve">sphincter tears and </w:t>
      </w:r>
      <w:r w:rsidR="00A571B9">
        <w:rPr>
          <w:rStyle w:val="Nmerodepgina"/>
        </w:rPr>
        <w:t xml:space="preserve">determine </w:t>
      </w:r>
      <w:r>
        <w:rPr>
          <w:rStyle w:val="Nmerodepgina"/>
        </w:rPr>
        <w:t>extent of trauma</w:t>
      </w:r>
      <w:r w:rsidR="00A571B9">
        <w:rPr>
          <w:rStyle w:val="Nmerodepgina"/>
        </w:rPr>
        <w:t>.</w:t>
      </w:r>
      <w:r>
        <w:rPr>
          <w:rStyle w:val="Nmerodepgina"/>
        </w:rPr>
        <w:t xml:space="preserve"> </w:t>
      </w:r>
      <w:r>
        <w:rPr>
          <w:rStyle w:val="Nmerodepgina"/>
        </w:rPr>
        <w:fldChar w:fldCharType="begin">
          <w:fldData xml:space="preserve">PEVuZE5vdGU+PENpdGU+PEF1dGhvcj5BbmRyZXdzPC9BdXRob3I+PFllYXI+MjAwNjwvWWVhcj48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</w:fldData>
        </w:fldChar>
      </w:r>
      <w:r w:rsidR="00E00A36">
        <w:rPr>
          <w:rStyle w:val="Nmerodepgina"/>
        </w:rPr>
        <w:instrText xml:space="preserve"> ADDIN EN.CITE </w:instrText>
      </w:r>
      <w:r w:rsidR="00E00A36">
        <w:rPr>
          <w:rStyle w:val="Nmerodepgina"/>
        </w:rPr>
        <w:fldChar w:fldCharType="begin">
          <w:fldData xml:space="preserve">PEVuZE5vdGU+PENpdGU+PEF1dGhvcj5BbmRyZXdzPC9BdXRob3I+PFllYXI+MjAwNjwvWWVhcj48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</w:fldData>
        </w:fldChar>
      </w:r>
      <w:r w:rsidR="00E00A36">
        <w:rPr>
          <w:rStyle w:val="Nmerodepgina"/>
        </w:rPr>
        <w:instrText xml:space="preserve"> ADDIN EN.CITE.DATA </w:instrText>
      </w:r>
      <w:r w:rsidR="00E00A36">
        <w:rPr>
          <w:rStyle w:val="Nmerodepgina"/>
        </w:rPr>
      </w:r>
      <w:r w:rsidR="00E00A36">
        <w:rPr>
          <w:rStyle w:val="Nmerodepgina"/>
        </w:rPr>
        <w:fldChar w:fldCharType="end"/>
      </w:r>
      <w:r>
        <w:rPr>
          <w:rStyle w:val="Nmerodepgina"/>
        </w:rPr>
      </w:r>
      <w:r>
        <w:rPr>
          <w:rStyle w:val="Nmerodepgina"/>
        </w:rPr>
        <w:fldChar w:fldCharType="separate"/>
      </w:r>
      <w:r w:rsidR="00856622">
        <w:rPr>
          <w:rStyle w:val="Nmerodepgina"/>
          <w:noProof/>
        </w:rPr>
        <w:t>(7, 8)</w:t>
      </w:r>
      <w:r>
        <w:rPr>
          <w:rStyle w:val="Nmerodepgina"/>
        </w:rPr>
        <w:fldChar w:fldCharType="end"/>
      </w:r>
      <w:r w:rsidR="00A571B9">
        <w:rPr>
          <w:rStyle w:val="Nmerodepgina"/>
        </w:rPr>
        <w:t xml:space="preserve"> </w:t>
      </w:r>
      <w:r w:rsidR="00F65E1A">
        <w:rPr>
          <w:rStyle w:val="Nmerodepgina"/>
        </w:rPr>
        <w:t xml:space="preserve">It is not known if detection of </w:t>
      </w:r>
      <w:r w:rsidR="00E25341">
        <w:rPr>
          <w:rStyle w:val="Nmerodepgina"/>
        </w:rPr>
        <w:t xml:space="preserve">anal sphincter defects </w:t>
      </w:r>
      <w:r w:rsidR="00F65E1A">
        <w:rPr>
          <w:rStyle w:val="Nmerodepgina"/>
        </w:rPr>
        <w:t xml:space="preserve">by </w:t>
      </w:r>
      <w:r>
        <w:rPr>
          <w:rStyle w:val="Nmerodepgina"/>
        </w:rPr>
        <w:t>ultrasound</w:t>
      </w:r>
      <w:r w:rsidR="00F65E1A">
        <w:rPr>
          <w:rStyle w:val="Nmerodepgina"/>
        </w:rPr>
        <w:t xml:space="preserve"> differs </w:t>
      </w:r>
      <w:r>
        <w:rPr>
          <w:rStyle w:val="Nmerodepgina"/>
        </w:rPr>
        <w:t>at various time</w:t>
      </w:r>
      <w:r w:rsidR="00BA7A3D">
        <w:rPr>
          <w:rStyle w:val="Nmerodepgina"/>
        </w:rPr>
        <w:t xml:space="preserve"> </w:t>
      </w:r>
      <w:r>
        <w:rPr>
          <w:rStyle w:val="Nmerodepgina"/>
        </w:rPr>
        <w:t>points after delivery</w:t>
      </w:r>
      <w:r w:rsidR="00F65E1A">
        <w:rPr>
          <w:rStyle w:val="Nmerodepgina"/>
        </w:rPr>
        <w:t xml:space="preserve"> or after repair. </w:t>
      </w:r>
      <w:r w:rsidR="00547D50">
        <w:rPr>
          <w:rStyle w:val="Nmerodepgina"/>
        </w:rPr>
        <w:t xml:space="preserve">Furthermore, </w:t>
      </w:r>
      <w:r>
        <w:rPr>
          <w:rStyle w:val="Nmerodepgina"/>
        </w:rPr>
        <w:t xml:space="preserve">the association </w:t>
      </w:r>
      <w:r w:rsidR="00547D50">
        <w:rPr>
          <w:rStyle w:val="Nmerodepgina"/>
        </w:rPr>
        <w:t xml:space="preserve">between </w:t>
      </w:r>
      <w:r w:rsidR="00E25341">
        <w:rPr>
          <w:rStyle w:val="Nmerodepgina"/>
        </w:rPr>
        <w:t xml:space="preserve">obstetric anal sphincter injury </w:t>
      </w:r>
      <w:r w:rsidR="00547D50">
        <w:rPr>
          <w:rStyle w:val="Nmerodepgina"/>
        </w:rPr>
        <w:t xml:space="preserve">and </w:t>
      </w:r>
      <w:r>
        <w:rPr>
          <w:rStyle w:val="Nmerodepgina"/>
        </w:rPr>
        <w:t xml:space="preserve">short, medium or </w:t>
      </w:r>
      <w:r w:rsidR="0098011E">
        <w:rPr>
          <w:rStyle w:val="Nmerodepgina"/>
        </w:rPr>
        <w:t>long-term</w:t>
      </w:r>
      <w:r>
        <w:rPr>
          <w:rStyle w:val="Nmerodepgina"/>
        </w:rPr>
        <w:t xml:space="preserve"> anal incontinence is not known. </w:t>
      </w:r>
      <w:r w:rsidR="00547D50">
        <w:rPr>
          <w:rStyle w:val="Nmerodepgina"/>
        </w:rPr>
        <w:t>P</w:t>
      </w:r>
      <w:r>
        <w:rPr>
          <w:rStyle w:val="Nmerodepgina"/>
        </w:rPr>
        <w:t xml:space="preserve">ersistence of sphincter defects or anal incontinence symptoms may vary according to the </w:t>
      </w:r>
      <w:r w:rsidR="00475D45">
        <w:rPr>
          <w:rStyle w:val="Nmerodepgina"/>
        </w:rPr>
        <w:t xml:space="preserve">technique </w:t>
      </w:r>
      <w:r>
        <w:rPr>
          <w:rStyle w:val="Nmerodepgina"/>
        </w:rPr>
        <w:t>of primary repair</w:t>
      </w:r>
      <w:r w:rsidR="0031706D">
        <w:rPr>
          <w:rStyle w:val="Nmerodepgina"/>
        </w:rPr>
        <w:t xml:space="preserve"> such as approximating the torn edges using an </w:t>
      </w:r>
      <w:r w:rsidR="00CD7290">
        <w:rPr>
          <w:rStyle w:val="Nmerodepgina"/>
        </w:rPr>
        <w:t xml:space="preserve">end-to-end </w:t>
      </w:r>
      <w:r w:rsidR="0031706D">
        <w:rPr>
          <w:rStyle w:val="Nmerodepgina"/>
        </w:rPr>
        <w:t>or</w:t>
      </w:r>
      <w:r w:rsidR="00CD7290">
        <w:rPr>
          <w:rStyle w:val="Nmerodepgina"/>
        </w:rPr>
        <w:t xml:space="preserve"> </w:t>
      </w:r>
      <w:r w:rsidR="0031706D">
        <w:rPr>
          <w:rStyle w:val="Nmerodepgina"/>
        </w:rPr>
        <w:t xml:space="preserve">an </w:t>
      </w:r>
      <w:r w:rsidR="00CD7290">
        <w:rPr>
          <w:rStyle w:val="Nmerodepgina"/>
        </w:rPr>
        <w:t xml:space="preserve">overlap </w:t>
      </w:r>
      <w:r w:rsidR="0031706D">
        <w:rPr>
          <w:rStyle w:val="Nmerodepgina"/>
        </w:rPr>
        <w:t xml:space="preserve">method of </w:t>
      </w:r>
      <w:r w:rsidR="00CD7290">
        <w:rPr>
          <w:rStyle w:val="Nmerodepgina"/>
        </w:rPr>
        <w:t>repair</w:t>
      </w:r>
      <w:r>
        <w:rPr>
          <w:rStyle w:val="Nmerodepgina"/>
        </w:rPr>
        <w:t>. Existing studies are small and imprecise</w:t>
      </w:r>
      <w:r w:rsidR="00EB18F1">
        <w:rPr>
          <w:rStyle w:val="Nmerodepgina"/>
        </w:rPr>
        <w:t>, and</w:t>
      </w:r>
      <w:r w:rsidR="009960C7">
        <w:rPr>
          <w:rStyle w:val="Nmerodepgina"/>
        </w:rPr>
        <w:t xml:space="preserve"> they do not provide </w:t>
      </w:r>
      <w:r>
        <w:rPr>
          <w:rStyle w:val="Nmerodepgina"/>
        </w:rPr>
        <w:t xml:space="preserve">robust estimates </w:t>
      </w:r>
      <w:r w:rsidR="009960C7">
        <w:rPr>
          <w:rStyle w:val="Nmerodepgina"/>
        </w:rPr>
        <w:t>on the r</w:t>
      </w:r>
      <w:r w:rsidR="009C4C55">
        <w:rPr>
          <w:rStyle w:val="Nmerodepgina"/>
        </w:rPr>
        <w:t>isk</w:t>
      </w:r>
      <w:r w:rsidR="009960C7">
        <w:rPr>
          <w:rStyle w:val="Nmerodepgina"/>
        </w:rPr>
        <w:t xml:space="preserve"> of </w:t>
      </w:r>
      <w:r w:rsidR="00E25341">
        <w:rPr>
          <w:rStyle w:val="Nmerodepgina"/>
        </w:rPr>
        <w:t xml:space="preserve">anal sphincter defects </w:t>
      </w:r>
      <w:r>
        <w:rPr>
          <w:rStyle w:val="Nmerodepgina"/>
        </w:rPr>
        <w:t xml:space="preserve">diagnosed </w:t>
      </w:r>
      <w:r w:rsidR="009960C7">
        <w:rPr>
          <w:rStyle w:val="Nmerodepgina"/>
        </w:rPr>
        <w:t xml:space="preserve">by ultrasound at various </w:t>
      </w:r>
      <w:r w:rsidR="004C75B3">
        <w:rPr>
          <w:rStyle w:val="Nmerodepgina"/>
        </w:rPr>
        <w:t xml:space="preserve">time </w:t>
      </w:r>
      <w:r w:rsidR="009960C7">
        <w:rPr>
          <w:rStyle w:val="Nmerodepgina"/>
        </w:rPr>
        <w:t xml:space="preserve">periods </w:t>
      </w:r>
      <w:r>
        <w:rPr>
          <w:rStyle w:val="Nmerodepgina"/>
        </w:rPr>
        <w:t xml:space="preserve">after </w:t>
      </w:r>
      <w:r w:rsidR="0092050C">
        <w:rPr>
          <w:rStyle w:val="Nmerodepgina"/>
        </w:rPr>
        <w:t>delivery</w:t>
      </w:r>
      <w:r w:rsidR="00F65E1A">
        <w:rPr>
          <w:rStyle w:val="Nmerodepgina"/>
        </w:rPr>
        <w:t xml:space="preserve">, </w:t>
      </w:r>
      <w:r w:rsidR="009960C7">
        <w:rPr>
          <w:rStyle w:val="Nmerodepgina"/>
        </w:rPr>
        <w:t xml:space="preserve">and type of </w:t>
      </w:r>
      <w:r w:rsidR="00F65E1A">
        <w:rPr>
          <w:rStyle w:val="Nmerodepgina"/>
        </w:rPr>
        <w:t>repair</w:t>
      </w:r>
      <w:r w:rsidR="00EB18F1">
        <w:rPr>
          <w:rStyle w:val="Nmerodepgina"/>
        </w:rPr>
        <w:t>.</w:t>
      </w:r>
      <w:r w:rsidR="004F03CB">
        <w:rPr>
          <w:rStyle w:val="Nmerodepgina"/>
        </w:rPr>
        <w:t xml:space="preserve"> </w:t>
      </w:r>
      <w:r w:rsidR="004F03CB">
        <w:rPr>
          <w:rStyle w:val="Nmerodepgina"/>
        </w:rPr>
        <w:fldChar w:fldCharType="begin"/>
      </w:r>
      <w:r w:rsidR="004F03CB">
        <w:rPr>
          <w:rStyle w:val="Nmerodepgina"/>
        </w:rPr>
        <w:instrText xml:space="preserve"> ADDIN EN.CITE &lt;EndNote&gt;&lt;Cite&gt;&lt;Author&gt;Fernando&lt;/Author&gt;&lt;Year&gt;2013&lt;/Year&gt;&lt;RecNum&gt;1&lt;/RecNum&gt;&lt;DisplayText&gt;(9)&lt;/DisplayText&gt;&lt;record&gt;&lt;rec-number&gt;1&lt;/rec-number&gt;&lt;foreign-keys&gt;&lt;key app="EN" db-id="axpwvsee62e0wre5pfyxs024t2azf0ws5fev" timestamp="1578087665"&gt;1&lt;/key&gt;&lt;/foreign-keys&gt;&lt;ref-type name="Journal Article"&gt;17&lt;/ref-type&gt;&lt;contributors&gt;&lt;authors&gt;&lt;author&gt;Fernando, R. J.&lt;/author&gt;&lt;author&gt;Sultan, A. H.&lt;/author&gt;&lt;author&gt;Kettle, C.&lt;/author&gt;&lt;author&gt;Thakar, R.&lt;/author&gt;&lt;/authors&gt;&lt;/contributors&gt;&lt;auth-address&gt;Department of Urogynaecology, St Mary&amp;apos;s Hospital, Imperial College Healthcare NHS Trust, Praed Street, London, UK, W2 1NY.&lt;/auth-address&gt;&lt;titles&gt;&lt;title&gt;Methods of repair for obstetric anal sphincter injury&lt;/title&gt;&lt;secondary-title&gt;Cochrane Database Syst Rev&lt;/secondary-title&gt;&lt;/titles&gt;&lt;periodical&gt;&lt;full-title&gt;Cochrane Database Syst Rev&lt;/full-title&gt;&lt;/periodical&gt;&lt;pages&gt;CD002866&lt;/pages&gt;&lt;number&gt;12&lt;/number&gt;&lt;edition&gt;2013/12/10&lt;/edition&gt;&lt;keywords&gt;&lt;keyword&gt;Anal Canal/*injuries/*surgery&lt;/keyword&gt;&lt;keyword&gt;Dyspareunia/prevention &amp;amp; control&lt;/keyword&gt;&lt;keyword&gt;Episiotomy/adverse effects&lt;/keyword&gt;&lt;keyword&gt;Fecal Incontinence/surgery&lt;/keyword&gt;&lt;keyword&gt;Female&lt;/keyword&gt;&lt;keyword&gt;Humans&lt;/keyword&gt;&lt;keyword&gt;Obstetric Labor Complications/*surgery&lt;/keyword&gt;&lt;keyword&gt;Perineum/injuries/surgery&lt;/keyword&gt;&lt;keyword&gt;Pregnancy&lt;/keyword&gt;&lt;keyword&gt;Quality of Life&lt;/keyword&gt;&lt;keyword&gt;Randomized Controlled Trials as Topic&lt;/keyword&gt;&lt;keyword&gt;*Suture Techniques&lt;/keyword&gt;&lt;/keywords&gt;&lt;dates&gt;&lt;year&gt;2013&lt;/year&gt;&lt;pub-dates&gt;&lt;date&gt;Dec 8&lt;/date&gt;&lt;/pub-dates&gt;&lt;/dates&gt;&lt;isbn&gt;1469-493X (Electronic)&amp;#xD;1361-6137 (Linking)&lt;/isbn&gt;&lt;accession-num&gt;24318732&lt;/accession-num&gt;&lt;urls&gt;&lt;related-urls&gt;&lt;url&gt;https://www.ncbi.nlm.nih.gov/pubmed/24318732&lt;/url&gt;&lt;/related-urls&gt;&lt;/urls&gt;&lt;electronic-resource-num&gt;10.1002/14651858.CD002866.pub3&lt;/electronic-resource-num&gt;&lt;/record&gt;&lt;/Cite&gt;&lt;/EndNote&gt;</w:instrText>
      </w:r>
      <w:r w:rsidR="004F03CB">
        <w:rPr>
          <w:rStyle w:val="Nmerodepgina"/>
        </w:rPr>
        <w:fldChar w:fldCharType="separate"/>
      </w:r>
      <w:r w:rsidR="004F03CB">
        <w:rPr>
          <w:rStyle w:val="Nmerodepgina"/>
          <w:noProof/>
        </w:rPr>
        <w:t>(9)</w:t>
      </w:r>
      <w:r w:rsidR="004F03CB">
        <w:rPr>
          <w:rStyle w:val="Nmerodepgina"/>
        </w:rPr>
        <w:fldChar w:fldCharType="end"/>
      </w:r>
    </w:p>
    <w:p w14:paraId="1E411D6C" w14:textId="77777777" w:rsidR="00A22901" w:rsidRDefault="00A22901" w:rsidP="00D737B7">
      <w:pPr>
        <w:pStyle w:val="Body"/>
        <w:spacing w:line="480" w:lineRule="auto"/>
        <w:rPr>
          <w:rStyle w:val="Nmerodepgina"/>
        </w:rPr>
      </w:pPr>
    </w:p>
    <w:p w14:paraId="43127753" w14:textId="19604E03" w:rsidR="00A22901" w:rsidRDefault="005E1668" w:rsidP="00D737B7">
      <w:pPr>
        <w:pStyle w:val="Body"/>
        <w:spacing w:line="480" w:lineRule="auto"/>
        <w:rPr>
          <w:rStyle w:val="Nmerodepgina"/>
        </w:rPr>
      </w:pPr>
      <w:r>
        <w:rPr>
          <w:rStyle w:val="Nmerodepgina"/>
        </w:rPr>
        <w:t xml:space="preserve">We undertook a systematic review to determine the burden of </w:t>
      </w:r>
      <w:r w:rsidR="00F869F5">
        <w:rPr>
          <w:rStyle w:val="Nmerodepgina"/>
        </w:rPr>
        <w:t>anal sphincter defects d</w:t>
      </w:r>
      <w:r>
        <w:rPr>
          <w:rStyle w:val="Nmerodepgina"/>
        </w:rPr>
        <w:t xml:space="preserve">iagnosed by ultrasound in women following vaginal delivery with and without a clinical diagnosis </w:t>
      </w:r>
      <w:r w:rsidR="004C75B3">
        <w:rPr>
          <w:rStyle w:val="Nmerodepgina"/>
        </w:rPr>
        <w:t xml:space="preserve">after </w:t>
      </w:r>
      <w:r w:rsidR="0092050C">
        <w:rPr>
          <w:rStyle w:val="Nmerodepgina"/>
        </w:rPr>
        <w:t>delivery and</w:t>
      </w:r>
      <w:r w:rsidR="008B3B00">
        <w:rPr>
          <w:rStyle w:val="Nmerodepgina"/>
        </w:rPr>
        <w:t xml:space="preserve"> </w:t>
      </w:r>
      <w:r>
        <w:rPr>
          <w:rStyle w:val="Nmerodepgina"/>
        </w:rPr>
        <w:t xml:space="preserve">following primary repair of the sphincter injury.  We also </w:t>
      </w:r>
      <w:r>
        <w:rPr>
          <w:rStyle w:val="Nmerodepgina"/>
        </w:rPr>
        <w:lastRenderedPageBreak/>
        <w:t xml:space="preserve">assessed the association between </w:t>
      </w:r>
      <w:r w:rsidR="005805A1">
        <w:rPr>
          <w:rStyle w:val="Nmerodepgina"/>
        </w:rPr>
        <w:t xml:space="preserve">diagnosis of </w:t>
      </w:r>
      <w:r>
        <w:rPr>
          <w:rStyle w:val="Nmerodepgina"/>
        </w:rPr>
        <w:t xml:space="preserve">sphincter defects </w:t>
      </w:r>
      <w:r w:rsidR="005805A1">
        <w:rPr>
          <w:rStyle w:val="Nmerodepgina"/>
        </w:rPr>
        <w:t xml:space="preserve">on ultrasound </w:t>
      </w:r>
      <w:r>
        <w:rPr>
          <w:rStyle w:val="Nmerodepgina"/>
        </w:rPr>
        <w:t>and anal incontinence symptoms at various time points after delivery</w:t>
      </w:r>
      <w:r w:rsidR="00910BC2">
        <w:rPr>
          <w:rStyle w:val="Nmerodepgina"/>
        </w:rPr>
        <w:t>.</w:t>
      </w:r>
    </w:p>
    <w:p w14:paraId="367882BF" w14:textId="77777777" w:rsidR="00A22901" w:rsidRDefault="00A22901" w:rsidP="00D737B7">
      <w:pPr>
        <w:pStyle w:val="Body"/>
        <w:spacing w:line="480" w:lineRule="auto"/>
        <w:rPr>
          <w:rStyle w:val="Nmerodepgina"/>
          <w:b/>
          <w:bCs/>
        </w:rPr>
      </w:pPr>
    </w:p>
    <w:p w14:paraId="483C99D3" w14:textId="77777777" w:rsidR="00A22901" w:rsidRDefault="005E1668" w:rsidP="00DF4322">
      <w:pPr>
        <w:pStyle w:val="Body"/>
        <w:spacing w:line="480" w:lineRule="auto"/>
        <w:outlineLvl w:val="0"/>
        <w:rPr>
          <w:rStyle w:val="Nmerodepgina"/>
          <w:b/>
          <w:bCs/>
        </w:rPr>
      </w:pPr>
      <w:r>
        <w:rPr>
          <w:rStyle w:val="Nmerodepgina"/>
          <w:b/>
          <w:bCs/>
        </w:rPr>
        <w:t>Methods</w:t>
      </w:r>
    </w:p>
    <w:p w14:paraId="57E61595" w14:textId="40EBCE87" w:rsidR="00A22901" w:rsidRDefault="00F870A7" w:rsidP="00D737B7">
      <w:pPr>
        <w:pStyle w:val="Body"/>
        <w:spacing w:line="480" w:lineRule="auto"/>
        <w:rPr>
          <w:rStyle w:val="Nmerodepgina"/>
          <w:rFonts w:cs="Times New Roman"/>
          <w:color w:val="auto"/>
        </w:rPr>
      </w:pPr>
      <w:r>
        <w:t>We undertook the systematic review with a prospective protocol (</w:t>
      </w:r>
      <w:r w:rsidR="005E1668">
        <w:t>PROSPER</w:t>
      </w:r>
      <w:r>
        <w:t>O</w:t>
      </w:r>
      <w:r w:rsidR="005E1668">
        <w:t xml:space="preserve"> </w:t>
      </w:r>
      <w:r w:rsidR="005E1668">
        <w:rPr>
          <w:rStyle w:val="Nmerodepgina"/>
          <w:color w:val="333333"/>
          <w:u w:color="333333"/>
          <w:shd w:val="clear" w:color="auto" w:fill="FFFFFF"/>
        </w:rPr>
        <w:t>42016030199</w:t>
      </w:r>
      <w:r>
        <w:rPr>
          <w:rStyle w:val="Nmerodepgina"/>
          <w:color w:val="333333"/>
          <w:u w:color="333333"/>
          <w:shd w:val="clear" w:color="auto" w:fill="FFFFFF"/>
        </w:rPr>
        <w:t xml:space="preserve">), and </w:t>
      </w:r>
      <w:r w:rsidR="005E1668">
        <w:rPr>
          <w:rStyle w:val="Nmerodepgina"/>
        </w:rPr>
        <w:t>reported in line with PRISMA (</w:t>
      </w:r>
      <w:r w:rsidR="005E1668">
        <w:rPr>
          <w:rStyle w:val="Nmerodepgina"/>
          <w:color w:val="222222"/>
          <w:u w:color="222222"/>
          <w:shd w:val="clear" w:color="auto" w:fill="FFFFFF"/>
        </w:rPr>
        <w:t>Preferred Reporting Items for Systematic Reviews and Meta-Analyses) guidelines</w:t>
      </w:r>
      <w:r>
        <w:rPr>
          <w:rStyle w:val="Nmerodepgina"/>
          <w:color w:val="222222"/>
          <w:u w:color="222222"/>
          <w:shd w:val="clear" w:color="auto" w:fill="FFFFFF"/>
        </w:rPr>
        <w:t xml:space="preserve">. </w:t>
      </w:r>
      <w:r w:rsidR="005E1668">
        <w:rPr>
          <w:rStyle w:val="Nmerodepgina"/>
          <w:color w:val="222222"/>
          <w:u w:color="222222"/>
          <w:shd w:val="clear" w:color="auto" w:fill="FFFFFF"/>
        </w:rPr>
        <w:fldChar w:fldCharType="begin"/>
      </w:r>
      <w:r w:rsidR="004F03CB">
        <w:rPr>
          <w:rStyle w:val="Nmerodepgina"/>
          <w:color w:val="222222"/>
          <w:u w:color="222222"/>
          <w:shd w:val="clear" w:color="auto" w:fill="FFFFFF"/>
        </w:rPr>
        <w:instrText xml:space="preserve"> ADDIN EN.CITE &lt;EndNote&gt;&lt;Cite&gt;&lt;Author&gt;Moher&lt;/Author&gt;&lt;Year&gt;2009&lt;/Year&gt;&lt;RecNum&gt;11&lt;/RecNum&gt;&lt;DisplayText&gt;(10)&lt;/DisplayText&gt;&lt;record&gt;&lt;rec-number&gt;11&lt;/rec-number&gt;&lt;foreign-keys&gt;&lt;key app="EN" db-id="2r022sw2rt52t5eavf55seeyf9p929zav9fx" timestamp="1525254105"&gt;1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5E1668">
        <w:rPr>
          <w:rStyle w:val="Nmerodepgina"/>
          <w:color w:val="222222"/>
          <w:u w:color="222222"/>
          <w:shd w:val="clear" w:color="auto" w:fill="FFFFFF"/>
        </w:rPr>
        <w:fldChar w:fldCharType="separate"/>
      </w:r>
      <w:r w:rsidR="004F03CB">
        <w:rPr>
          <w:rStyle w:val="Nmerodepgina"/>
          <w:noProof/>
          <w:color w:val="222222"/>
          <w:u w:color="222222"/>
          <w:shd w:val="clear" w:color="auto" w:fill="FFFFFF"/>
        </w:rPr>
        <w:t>(10)</w:t>
      </w:r>
      <w:r w:rsidR="005E1668">
        <w:rPr>
          <w:rStyle w:val="Nmerodepgina"/>
          <w:color w:val="222222"/>
          <w:u w:color="222222"/>
          <w:shd w:val="clear" w:color="auto" w:fill="FFFFFF"/>
        </w:rPr>
        <w:fldChar w:fldCharType="end"/>
      </w:r>
    </w:p>
    <w:p w14:paraId="30D6DE7B" w14:textId="77777777" w:rsidR="00A22901" w:rsidRDefault="00A22901" w:rsidP="00D737B7">
      <w:pPr>
        <w:pStyle w:val="Body"/>
        <w:spacing w:line="480" w:lineRule="auto"/>
        <w:rPr>
          <w:rStyle w:val="Nmerodepgina"/>
        </w:rPr>
      </w:pPr>
    </w:p>
    <w:p w14:paraId="3E21D6FF" w14:textId="77777777" w:rsidR="00A22901" w:rsidRPr="00436FE6" w:rsidRDefault="005E1668" w:rsidP="00DF4322">
      <w:pPr>
        <w:pStyle w:val="Body"/>
        <w:spacing w:line="480" w:lineRule="auto"/>
        <w:outlineLvl w:val="0"/>
        <w:rPr>
          <w:rStyle w:val="Nmerodepgina"/>
          <w:i/>
        </w:rPr>
      </w:pPr>
      <w:r w:rsidRPr="00436FE6">
        <w:rPr>
          <w:rStyle w:val="Nmerodepgina"/>
          <w:i/>
        </w:rPr>
        <w:t>Literature search</w:t>
      </w:r>
    </w:p>
    <w:p w14:paraId="3341C4F6" w14:textId="1E9D8183" w:rsidR="00A22901" w:rsidRDefault="005E1668" w:rsidP="00D737B7">
      <w:pPr>
        <w:pStyle w:val="Body"/>
        <w:spacing w:line="480" w:lineRule="auto"/>
      </w:pPr>
      <w:r>
        <w:rPr>
          <w:rStyle w:val="Nmerodepgina"/>
          <w:color w:val="222222"/>
          <w:u w:color="222222"/>
          <w:shd w:val="clear" w:color="auto" w:fill="FFFFFF"/>
        </w:rPr>
        <w:t xml:space="preserve">We searched </w:t>
      </w:r>
      <w:r>
        <w:t xml:space="preserve">PubMed, EMBASE, “Ovid </w:t>
      </w:r>
      <w:proofErr w:type="spellStart"/>
      <w:r>
        <w:t>Emcare</w:t>
      </w:r>
      <w:proofErr w:type="spellEnd"/>
      <w:r>
        <w:t xml:space="preserve">”, HMIC, “Joanna Briggs Institute EBP Database”, “Books at Ovid”, and “Journals at Ovid Full Text” from inception until </w:t>
      </w:r>
      <w:r w:rsidR="00A005CE">
        <w:t>June</w:t>
      </w:r>
      <w:r w:rsidR="0033110A">
        <w:t xml:space="preserve"> </w:t>
      </w:r>
      <w:r>
        <w:t>2018</w:t>
      </w:r>
      <w:r w:rsidR="00203E17">
        <w:t>,</w:t>
      </w:r>
      <w:r>
        <w:t xml:space="preserve"> without any language restrictions. We combined the search terms for the relevant population, risk factors and outcomes </w:t>
      </w:r>
      <w:r w:rsidR="00203E17">
        <w:t xml:space="preserve">such as </w:t>
      </w:r>
      <w:r>
        <w:t>‘</w:t>
      </w:r>
      <w:proofErr w:type="spellStart"/>
      <w:r>
        <w:rPr>
          <w:lang w:val="de-DE"/>
        </w:rPr>
        <w:t>childbirth</w:t>
      </w:r>
      <w:proofErr w:type="spellEnd"/>
      <w:r w:rsidR="00D66A5D">
        <w:rPr>
          <w:lang w:val="fr-FR"/>
        </w:rPr>
        <w:t>’</w:t>
      </w:r>
      <w:r>
        <w:t>, ‘pregnancy</w:t>
      </w:r>
      <w:r>
        <w:rPr>
          <w:lang w:val="fr-FR"/>
        </w:rPr>
        <w:t>’</w:t>
      </w:r>
      <w:r>
        <w:t>, ‘delivery</w:t>
      </w:r>
      <w:r>
        <w:rPr>
          <w:lang w:val="fr-FR"/>
        </w:rPr>
        <w:t>’</w:t>
      </w:r>
      <w:r>
        <w:t xml:space="preserve">, ‘obstetric anal sphincter </w:t>
      </w:r>
      <w:proofErr w:type="spellStart"/>
      <w:r>
        <w:t>injur</w:t>
      </w:r>
      <w:proofErr w:type="spellEnd"/>
      <w:r>
        <w:t>*</w:t>
      </w:r>
      <w:r>
        <w:rPr>
          <w:lang w:val="fr-FR"/>
        </w:rPr>
        <w:t>’</w:t>
      </w:r>
      <w:r>
        <w:t>, ‘anal sphincter damage</w:t>
      </w:r>
      <w:r>
        <w:rPr>
          <w:lang w:val="fr-FR"/>
        </w:rPr>
        <w:t>’</w:t>
      </w:r>
      <w:r>
        <w:t xml:space="preserve">, ‘anal sphincter </w:t>
      </w:r>
      <w:proofErr w:type="spellStart"/>
      <w:r>
        <w:t>injur</w:t>
      </w:r>
      <w:proofErr w:type="spellEnd"/>
      <w:r>
        <w:t>*</w:t>
      </w:r>
      <w:r>
        <w:rPr>
          <w:lang w:val="fr-FR"/>
        </w:rPr>
        <w:t>’ ‘</w:t>
      </w:r>
      <w:r>
        <w:t>occult trauma</w:t>
      </w:r>
      <w:r>
        <w:rPr>
          <w:lang w:val="fr-FR"/>
        </w:rPr>
        <w:t>’</w:t>
      </w:r>
      <w:r>
        <w:t>, ‘</w:t>
      </w:r>
      <w:proofErr w:type="spellStart"/>
      <w:r>
        <w:t>transanal</w:t>
      </w:r>
      <w:proofErr w:type="spellEnd"/>
      <w:r>
        <w:t xml:space="preserve"> ultrasound</w:t>
      </w:r>
      <w:r>
        <w:rPr>
          <w:lang w:val="fr-FR"/>
        </w:rPr>
        <w:t>’</w:t>
      </w:r>
      <w:r>
        <w:t>, ‘endoanal ultrasound</w:t>
      </w:r>
      <w:r>
        <w:rPr>
          <w:lang w:val="fr-FR"/>
        </w:rPr>
        <w:t>’</w:t>
      </w:r>
      <w:r>
        <w:t>, ‘endoanal ultrasound examination</w:t>
      </w:r>
      <w:r>
        <w:rPr>
          <w:lang w:val="fr-FR"/>
        </w:rPr>
        <w:t>’</w:t>
      </w:r>
      <w:r>
        <w:t>. We supplemented electronic searches with manual search of the reference lists of the included studies. The detailed search strategy is provided in</w:t>
      </w:r>
      <w:r w:rsidR="006B75B1">
        <w:t xml:space="preserve"> Appendix</w:t>
      </w:r>
      <w:r>
        <w:t xml:space="preserve"> </w:t>
      </w:r>
      <w:r w:rsidR="00EB18F1">
        <w:t>1</w:t>
      </w:r>
      <w:r w:rsidRPr="00CB50A1">
        <w:t>.</w:t>
      </w:r>
      <w:r>
        <w:t xml:space="preserve"> </w:t>
      </w:r>
    </w:p>
    <w:p w14:paraId="7D2DE06A" w14:textId="77777777" w:rsidR="00A22901" w:rsidRDefault="00A22901" w:rsidP="00D737B7">
      <w:pPr>
        <w:pStyle w:val="Body"/>
        <w:spacing w:line="480" w:lineRule="auto"/>
      </w:pPr>
    </w:p>
    <w:p w14:paraId="6407348C" w14:textId="77777777" w:rsidR="00A22901" w:rsidRPr="00436FE6" w:rsidRDefault="005E1668" w:rsidP="00DF4322">
      <w:pPr>
        <w:pStyle w:val="Body"/>
        <w:spacing w:line="480" w:lineRule="auto"/>
        <w:outlineLvl w:val="0"/>
        <w:rPr>
          <w:i/>
        </w:rPr>
      </w:pPr>
      <w:r w:rsidRPr="00436FE6">
        <w:rPr>
          <w:i/>
        </w:rPr>
        <w:t>Study selection</w:t>
      </w:r>
    </w:p>
    <w:p w14:paraId="0377CA63" w14:textId="5296126C" w:rsidR="00A22901" w:rsidRDefault="0027724D" w:rsidP="00D737B7">
      <w:pPr>
        <w:pStyle w:val="Body"/>
        <w:spacing w:line="480" w:lineRule="auto"/>
      </w:pPr>
      <w:r>
        <w:t xml:space="preserve">Two </w:t>
      </w:r>
      <w:r w:rsidR="00957A8B">
        <w:t xml:space="preserve">pairs of </w:t>
      </w:r>
      <w:r>
        <w:t xml:space="preserve">independent (MS/TM and MS/JH) reviewers selected the studies in two stages. In </w:t>
      </w:r>
      <w:r w:rsidR="005E1668">
        <w:t>the first</w:t>
      </w:r>
      <w:r w:rsidR="00382577">
        <w:t xml:space="preserve"> stage</w:t>
      </w:r>
      <w:r>
        <w:t xml:space="preserve">, </w:t>
      </w:r>
      <w:r w:rsidR="005E1668">
        <w:t xml:space="preserve">we screened </w:t>
      </w:r>
      <w:r w:rsidR="00DF38F2">
        <w:t>the abstracts</w:t>
      </w:r>
      <w:r w:rsidR="005E1668">
        <w:t xml:space="preserve"> </w:t>
      </w:r>
      <w:r>
        <w:t xml:space="preserve">to identify </w:t>
      </w:r>
      <w:r w:rsidR="005E1668">
        <w:t>potential studies for inclusion.  In the next stage</w:t>
      </w:r>
      <w:r w:rsidR="00382577">
        <w:t xml:space="preserve">, </w:t>
      </w:r>
      <w:r w:rsidR="000A2C6F">
        <w:t xml:space="preserve">we evaluated </w:t>
      </w:r>
      <w:r w:rsidR="00382577">
        <w:t>the</w:t>
      </w:r>
      <w:r w:rsidR="00DF38F2">
        <w:t xml:space="preserve"> </w:t>
      </w:r>
      <w:r w:rsidR="005E1668">
        <w:t>full text</w:t>
      </w:r>
      <w:r w:rsidR="00382577">
        <w:t>s</w:t>
      </w:r>
      <w:r w:rsidR="005E1668">
        <w:t xml:space="preserve"> of the identified studies</w:t>
      </w:r>
      <w:r w:rsidR="00382577">
        <w:t xml:space="preserve"> for eligibility</w:t>
      </w:r>
      <w:r w:rsidR="005E1668">
        <w:t>. Any disagreement</w:t>
      </w:r>
      <w:r w:rsidR="006C208B">
        <w:t xml:space="preserve"> was </w:t>
      </w:r>
      <w:r w:rsidR="005E1668">
        <w:t xml:space="preserve">resolved by </w:t>
      </w:r>
      <w:r w:rsidR="00712AFC">
        <w:t>the senior author</w:t>
      </w:r>
      <w:r w:rsidR="005E1668">
        <w:t xml:space="preserve"> (ST). We included studies </w:t>
      </w:r>
      <w:r w:rsidR="00AC2602">
        <w:t xml:space="preserve">that reported </w:t>
      </w:r>
      <w:r w:rsidR="005E1668">
        <w:t xml:space="preserve">on anal sphincter defects </w:t>
      </w:r>
      <w:r w:rsidR="00AC2602">
        <w:t xml:space="preserve">in women following vaginal delivery, with </w:t>
      </w:r>
      <w:r w:rsidR="00BB21A3">
        <w:t xml:space="preserve">or </w:t>
      </w:r>
      <w:r w:rsidR="00AC2602">
        <w:t xml:space="preserve">without clinical suspicion of anal sphincter injury, and after primary repair of the tear. The sphincter injuries </w:t>
      </w:r>
      <w:r w:rsidR="00AC2602">
        <w:lastRenderedPageBreak/>
        <w:t xml:space="preserve">diagnosed by ultrasound </w:t>
      </w:r>
      <w:r w:rsidR="00E818DA">
        <w:t>involved</w:t>
      </w:r>
      <w:r w:rsidR="00AC2602">
        <w:t xml:space="preserve"> </w:t>
      </w:r>
      <w:r w:rsidR="006C208B">
        <w:t>external, internal or both sphincter</w:t>
      </w:r>
      <w:r w:rsidR="00AC2602">
        <w:t xml:space="preserve">s. </w:t>
      </w:r>
      <w:r w:rsidR="00EB450B">
        <w:t>D</w:t>
      </w:r>
      <w:r w:rsidR="00AC2602">
        <w:t xml:space="preserve">efects diagnosed by ultrasound without a clinical suspicion of anal sphincter tear were defined as </w:t>
      </w:r>
      <w:r w:rsidR="005E1668">
        <w:t xml:space="preserve">occult injuries. </w:t>
      </w:r>
      <w:r w:rsidR="00955882">
        <w:t>The outcomes were assessed at various time points after delivery: &lt; 3 months, 3-6 months, 6-12 months and &gt; 1 year.</w:t>
      </w:r>
      <w:r w:rsidR="00B2368F">
        <w:t xml:space="preserve"> </w:t>
      </w:r>
    </w:p>
    <w:p w14:paraId="259BDE2E" w14:textId="77777777" w:rsidR="00170FC8" w:rsidRDefault="00170FC8" w:rsidP="00D737B7">
      <w:pPr>
        <w:pStyle w:val="Body"/>
        <w:spacing w:line="480" w:lineRule="auto"/>
      </w:pPr>
    </w:p>
    <w:p w14:paraId="67A7569C" w14:textId="654003D1" w:rsidR="00A22901" w:rsidRDefault="005E1668" w:rsidP="00D737B7">
      <w:pPr>
        <w:pStyle w:val="Body"/>
        <w:spacing w:line="480" w:lineRule="auto"/>
      </w:pPr>
      <w:r>
        <w:t xml:space="preserve">We excluded studies </w:t>
      </w:r>
      <w:r w:rsidR="003676CE">
        <w:t xml:space="preserve">that did not specify mode of delivery or only included women who delivered with forceps or </w:t>
      </w:r>
      <w:proofErr w:type="spellStart"/>
      <w:r w:rsidR="003676CE">
        <w:t>ventouse</w:t>
      </w:r>
      <w:proofErr w:type="spellEnd"/>
      <w:r w:rsidR="003676CE">
        <w:t>; reported only on anal incontinence symptoms and not ultrasound diagnosed sphincter injury; and those that did not provide data on outcomes i</w:t>
      </w:r>
      <w:r>
        <w:t xml:space="preserve">n the first year </w:t>
      </w:r>
      <w:r w:rsidR="00EB450B">
        <w:t>postpartum</w:t>
      </w:r>
      <w:r w:rsidR="003676CE">
        <w:t>. We also e</w:t>
      </w:r>
      <w:r>
        <w:t>xcluded studies with duplicate data, case reports</w:t>
      </w:r>
      <w:r w:rsidR="00FC2CEE">
        <w:t>,</w:t>
      </w:r>
      <w:r>
        <w:t xml:space="preserve"> case series</w:t>
      </w:r>
      <w:r w:rsidR="00727678">
        <w:t xml:space="preserve"> and case control</w:t>
      </w:r>
      <w:r w:rsidR="00FC2CEE">
        <w:t xml:space="preserve"> studies</w:t>
      </w:r>
      <w:r>
        <w:t>.</w:t>
      </w:r>
    </w:p>
    <w:p w14:paraId="19B29EF4" w14:textId="77777777" w:rsidR="00170FC8" w:rsidRDefault="00170FC8" w:rsidP="00D737B7">
      <w:pPr>
        <w:pStyle w:val="Body"/>
        <w:spacing w:line="480" w:lineRule="auto"/>
      </w:pPr>
    </w:p>
    <w:p w14:paraId="7488A8EA" w14:textId="77777777" w:rsidR="00A22901" w:rsidRPr="00436FE6" w:rsidRDefault="005E1668" w:rsidP="00DF4322">
      <w:pPr>
        <w:pStyle w:val="Body"/>
        <w:spacing w:line="480" w:lineRule="auto"/>
        <w:outlineLvl w:val="0"/>
        <w:rPr>
          <w:i/>
        </w:rPr>
      </w:pPr>
      <w:r w:rsidRPr="00436FE6">
        <w:rPr>
          <w:i/>
        </w:rPr>
        <w:t>Quality assessment and data extraction</w:t>
      </w:r>
    </w:p>
    <w:p w14:paraId="58B5A654" w14:textId="26765233" w:rsidR="00EE57C9" w:rsidRDefault="005E1668" w:rsidP="00D737B7">
      <w:pPr>
        <w:pStyle w:val="Body"/>
        <w:spacing w:line="480" w:lineRule="auto"/>
      </w:pPr>
      <w:r>
        <w:t xml:space="preserve">Two </w:t>
      </w:r>
      <w:r w:rsidR="00957A8B">
        <w:t xml:space="preserve">pairs of </w:t>
      </w:r>
      <w:r>
        <w:t>independent reviewers (MS/TM and MS/JH) assessed qualit</w:t>
      </w:r>
      <w:r w:rsidR="00BB21A3">
        <w:t>y</w:t>
      </w:r>
      <w:r>
        <w:t xml:space="preserve"> of included studies for internal (bias specific to the study) and external (representativeness of findings) validity. </w:t>
      </w:r>
      <w:r w:rsidR="00D241F2">
        <w:t xml:space="preserve">For </w:t>
      </w:r>
      <w:r>
        <w:t>internal validity, we assessed</w:t>
      </w:r>
      <w:r w:rsidR="0066224B">
        <w:t xml:space="preserve"> the</w:t>
      </w:r>
      <w:r>
        <w:t xml:space="preserve"> study design (prospective</w:t>
      </w:r>
      <w:r w:rsidR="00D241F2">
        <w:t xml:space="preserve">, </w:t>
      </w:r>
      <w:r>
        <w:t>retrospective), selection of participants (consecutive</w:t>
      </w:r>
      <w:r w:rsidR="00D241F2">
        <w:t xml:space="preserve">, </w:t>
      </w:r>
      <w:r>
        <w:t>arbitrary), adequacy of follow up (&lt;80%,</w:t>
      </w:r>
      <w:r w:rsidR="00D241F2">
        <w:t xml:space="preserve"> </w:t>
      </w:r>
      <w:r w:rsidRPr="00CB50A1">
        <w:t>&gt;</w:t>
      </w:r>
      <w:r w:rsidR="00D241F2" w:rsidRPr="00CB50A1">
        <w:t>=</w:t>
      </w:r>
      <w:r>
        <w:t xml:space="preserve">80%), ascertainment of outcome </w:t>
      </w:r>
      <w:r w:rsidR="00AC6EAE">
        <w:t>(</w:t>
      </w:r>
      <w:r>
        <w:t>two independent</w:t>
      </w:r>
      <w:r w:rsidR="00D620C9">
        <w:t xml:space="preserve"> blinded</w:t>
      </w:r>
      <w:r>
        <w:t xml:space="preserve"> assessors </w:t>
      </w:r>
      <w:r w:rsidR="00CD7FBB">
        <w:t>for sphincter defect</w:t>
      </w:r>
      <w:r w:rsidR="002C1213">
        <w:t xml:space="preserve"> o</w:t>
      </w:r>
      <w:r w:rsidR="00CD7FBB">
        <w:t xml:space="preserve">n ultrasound; </w:t>
      </w:r>
      <w:r>
        <w:t xml:space="preserve">validated questionnaires </w:t>
      </w:r>
      <w:r w:rsidR="00CD7FBB">
        <w:t xml:space="preserve">for </w:t>
      </w:r>
      <w:r>
        <w:t>anal incontinence</w:t>
      </w:r>
      <w:r w:rsidR="002C1213">
        <w:t>)</w:t>
      </w:r>
      <w:r w:rsidR="00CD7FBB">
        <w:t>.</w:t>
      </w:r>
      <w:r w:rsidR="00492DF9">
        <w:t xml:space="preserve"> Although there is no standardization, we also assessed the adequacy of definition of anal sphincter defect. This included clear documentation and justification of what was ultrasound features of what was perceived as anal sphincter defect or equally, reference to another study with the relevant definition </w:t>
      </w:r>
      <w:r w:rsidR="00492DF9">
        <w:fldChar w:fldCharType="begin"/>
      </w:r>
      <w:r w:rsidR="00492DF9">
        <w:instrText xml:space="preserve"> ADDIN EN.CITE &lt;EndNote&gt;&lt;Cite&gt;&lt;Author&gt;Sultan&lt;/Author&gt;&lt;Year&gt;1994&lt;/Year&gt;&lt;RecNum&gt;5&lt;/RecNum&gt;&lt;DisplayText&gt;(11)&lt;/DisplayText&gt;&lt;record&gt;&lt;rec-number&gt;5&lt;/rec-number&gt;&lt;foreign-keys&gt;&lt;key app="EN" db-id="axpwvsee62e0wre5pfyxs024t2azf0ws5fev" timestamp="1578761798"&gt;5&lt;/key&gt;&lt;/foreign-keys&gt;&lt;ref-type name="Journal Article"&gt;17&lt;/ref-type&gt;&lt;contributors&gt;&lt;authors&gt;&lt;author&gt;Sultan, A. H.&lt;/author&gt;&lt;author&gt;Kamm, M. A.&lt;/author&gt;&lt;author&gt;Hudson, C. N.&lt;/author&gt;&lt;author&gt;Bartram, C. I.&lt;/author&gt;&lt;/authors&gt;&lt;/contributors&gt;&lt;auth-address&gt;St Bartholomew&amp;apos;s (Homerton) Hospital, London.&lt;/auth-address&gt;&lt;titles&gt;&lt;title&gt;Third degree obstetric anal sphincter tears: risk factors and outcome of primary repair&lt;/title&gt;&lt;secondary-title&gt;BMJ&lt;/secondary-title&gt;&lt;/titles&gt;&lt;periodical&gt;&lt;full-title&gt;BMJ&lt;/full-title&gt;&lt;/periodical&gt;&lt;pages&gt;887-91&lt;/pages&gt;&lt;volume&gt;308&lt;/volume&gt;&lt;number&gt;6933&lt;/number&gt;&lt;edition&gt;1994/04/02&lt;/edition&gt;&lt;keywords&gt;&lt;keyword&gt;Anal Canal/diagnostic imaging/*injuries/physiopathology/surgery&lt;/keyword&gt;&lt;keyword&gt;Female&lt;/keyword&gt;&lt;keyword&gt;Humans&lt;/keyword&gt;&lt;keyword&gt;Manometry&lt;/keyword&gt;&lt;keyword&gt;Obstetric Labor Complications/*surgery&lt;/keyword&gt;&lt;keyword&gt;Pelvic Floor/innervation&lt;/keyword&gt;&lt;keyword&gt;Pregnancy&lt;/keyword&gt;&lt;keyword&gt;Pressure&lt;/keyword&gt;&lt;keyword&gt;Puerperal Disorders/diagnostic imaging&lt;/keyword&gt;&lt;keyword&gt;Reaction Time&lt;/keyword&gt;&lt;keyword&gt;Retrospective Studies&lt;/keyword&gt;&lt;keyword&gt;Risk Factors&lt;/keyword&gt;&lt;keyword&gt;Ultrasonography&lt;/keyword&gt;&lt;/keywords&gt;&lt;dates&gt;&lt;year&gt;1994&lt;/year&gt;&lt;pub-dates&gt;&lt;date&gt;Apr 2&lt;/date&gt;&lt;/pub-dates&gt;&lt;/dates&gt;&lt;isbn&gt;0959-8138 (Print)&amp;#xD;0959-8138 (Linking)&lt;/isbn&gt;&lt;accession-num&gt;8173367&lt;/accession-num&gt;&lt;urls&gt;&lt;related-urls&gt;&lt;url&gt;https://www.ncbi.nlm.nih.gov/pubmed/8173367&lt;/url&gt;&lt;/related-urls&gt;&lt;/urls&gt;&lt;custom2&gt;PMC2539832&lt;/custom2&gt;&lt;electronic-resource-num&gt;10.1136/bmj.308.6933.887&lt;/electronic-resource-num&gt;&lt;/record&gt;&lt;/Cite&gt;&lt;/EndNote&gt;</w:instrText>
      </w:r>
      <w:r w:rsidR="00492DF9">
        <w:fldChar w:fldCharType="separate"/>
      </w:r>
      <w:r w:rsidR="00492DF9">
        <w:rPr>
          <w:noProof/>
        </w:rPr>
        <w:t>(11)</w:t>
      </w:r>
      <w:r w:rsidR="00492DF9">
        <w:fldChar w:fldCharType="end"/>
      </w:r>
      <w:r w:rsidR="00492DF9">
        <w:t>.</w:t>
      </w:r>
      <w:r w:rsidR="00CD7FBB">
        <w:t xml:space="preserve"> </w:t>
      </w:r>
      <w:r>
        <w:t xml:space="preserve">We considered the studies to have low risk of bias if they were prospective, consecutively recruited participants, followed-up over 80% of women, </w:t>
      </w:r>
      <w:r w:rsidR="002C1213">
        <w:t xml:space="preserve">and </w:t>
      </w:r>
      <w:r>
        <w:t xml:space="preserve">used validated tools to assess </w:t>
      </w:r>
      <w:r w:rsidR="002C1213">
        <w:t xml:space="preserve">outcomes. </w:t>
      </w:r>
    </w:p>
    <w:p w14:paraId="4BBABAAF" w14:textId="77777777" w:rsidR="00EE57C9" w:rsidRDefault="00EE57C9" w:rsidP="00D737B7">
      <w:pPr>
        <w:pStyle w:val="Body"/>
        <w:spacing w:line="480" w:lineRule="auto"/>
      </w:pPr>
    </w:p>
    <w:p w14:paraId="5598A111" w14:textId="77B527C7" w:rsidR="00A22901" w:rsidRDefault="00BB21A3" w:rsidP="00D737B7">
      <w:pPr>
        <w:pStyle w:val="Body"/>
        <w:spacing w:line="480" w:lineRule="auto"/>
      </w:pPr>
      <w:r>
        <w:lastRenderedPageBreak/>
        <w:t>E</w:t>
      </w:r>
      <w:r w:rsidR="005E1668">
        <w:t xml:space="preserve">xternal validity </w:t>
      </w:r>
      <w:r w:rsidR="004C423C">
        <w:t>was</w:t>
      </w:r>
      <w:r w:rsidR="005E1668">
        <w:t xml:space="preserve"> </w:t>
      </w:r>
      <w:r>
        <w:t xml:space="preserve">based on documentation of a clear and </w:t>
      </w:r>
      <w:proofErr w:type="spellStart"/>
      <w:r>
        <w:t>standardised</w:t>
      </w:r>
      <w:proofErr w:type="spellEnd"/>
      <w:r>
        <w:t xml:space="preserve"> </w:t>
      </w:r>
      <w:r w:rsidR="005E1668">
        <w:t>definition of ultrasound anal sphincter defect</w:t>
      </w:r>
      <w:r w:rsidR="00231CBA">
        <w:t xml:space="preserve"> </w:t>
      </w:r>
      <w:r>
        <w:t>and</w:t>
      </w:r>
      <w:r w:rsidR="00BE23F2">
        <w:t xml:space="preserve"> the use of a validated questionnaire to diagnose ana</w:t>
      </w:r>
      <w:r>
        <w:t>l incontinence</w:t>
      </w:r>
      <w:r w:rsidR="00BE23F2">
        <w:t>.</w:t>
      </w:r>
      <w:r w:rsidR="006F0C8B">
        <w:t xml:space="preserve"> </w:t>
      </w:r>
      <w:r w:rsidR="00744FD3">
        <w:t>S</w:t>
      </w:r>
      <w:r w:rsidR="006F0C8B">
        <w:t xml:space="preserve">tudies with consecutive or </w:t>
      </w:r>
      <w:proofErr w:type="spellStart"/>
      <w:r w:rsidR="006F0C8B">
        <w:t>randomised</w:t>
      </w:r>
      <w:proofErr w:type="spellEnd"/>
      <w:r w:rsidR="006F0C8B">
        <w:t xml:space="preserve"> recruitment were considered to have a representative population</w:t>
      </w:r>
      <w:r w:rsidR="005E1668">
        <w:t>. Studies</w:t>
      </w:r>
      <w:r w:rsidR="00986C37">
        <w:t xml:space="preserve"> that</w:t>
      </w:r>
      <w:r w:rsidR="005E1668">
        <w:t xml:space="preserve"> did not fulfil three or more of criteria for internal or external </w:t>
      </w:r>
      <w:r w:rsidR="00FC2CEE">
        <w:t xml:space="preserve">validity </w:t>
      </w:r>
      <w:r w:rsidR="005E1668">
        <w:t>were classified as high risk</w:t>
      </w:r>
      <w:r w:rsidR="00231CBA">
        <w:t xml:space="preserve"> for bias</w:t>
      </w:r>
      <w:r w:rsidR="005E1668">
        <w:t xml:space="preserve">.  </w:t>
      </w:r>
    </w:p>
    <w:p w14:paraId="5B67ECAE" w14:textId="77777777" w:rsidR="00170FC8" w:rsidRDefault="00170FC8" w:rsidP="00D737B7">
      <w:pPr>
        <w:pStyle w:val="Body"/>
        <w:spacing w:line="480" w:lineRule="auto"/>
      </w:pPr>
    </w:p>
    <w:p w14:paraId="3CEFB171" w14:textId="77777777" w:rsidR="00BB21A3" w:rsidRPr="00436FE6" w:rsidRDefault="00BB21A3" w:rsidP="00DF4322">
      <w:pPr>
        <w:pStyle w:val="Body"/>
        <w:spacing w:line="480" w:lineRule="auto"/>
        <w:outlineLvl w:val="0"/>
        <w:rPr>
          <w:i/>
        </w:rPr>
      </w:pPr>
      <w:r w:rsidRPr="00436FE6">
        <w:rPr>
          <w:i/>
        </w:rPr>
        <w:t>Outcomes</w:t>
      </w:r>
    </w:p>
    <w:p w14:paraId="52771AE9" w14:textId="49C19FD1" w:rsidR="00A22901" w:rsidRDefault="005E1668" w:rsidP="00D737B7">
      <w:pPr>
        <w:pStyle w:val="Body"/>
        <w:spacing w:line="480" w:lineRule="auto"/>
      </w:pPr>
      <w:r>
        <w:t>Data were extracted in duplicate using predesigned tables for the relevant outcomes</w:t>
      </w:r>
      <w:r w:rsidR="008F2E54">
        <w:t xml:space="preserve"> (</w:t>
      </w:r>
      <w:r w:rsidR="00434ECB">
        <w:t xml:space="preserve">Appendix </w:t>
      </w:r>
      <w:r w:rsidR="00AD00C8">
        <w:t>2</w:t>
      </w:r>
      <w:r w:rsidR="008F2E54">
        <w:t>)</w:t>
      </w:r>
      <w:r>
        <w:t xml:space="preserve">. We extracted data on the numbers of women diagnosed </w:t>
      </w:r>
      <w:r w:rsidR="00BB21A3">
        <w:t>with</w:t>
      </w:r>
      <w:r>
        <w:t xml:space="preserve"> anal sphincter defects in t</w:t>
      </w:r>
      <w:r w:rsidR="004C423C">
        <w:t>hree groups</w:t>
      </w:r>
      <w:r>
        <w:t xml:space="preserve">: all women after vaginal delivery, women without any clinical suspicion of </w:t>
      </w:r>
      <w:r w:rsidR="004C423C">
        <w:t>anal sphincter injury</w:t>
      </w:r>
      <w:r>
        <w:t xml:space="preserve">, and women who have </w:t>
      </w:r>
      <w:r w:rsidR="00BB21A3">
        <w:t>undergone</w:t>
      </w:r>
      <w:r w:rsidR="004C423C">
        <w:t xml:space="preserve"> </w:t>
      </w:r>
      <w:r>
        <w:t>primary repair</w:t>
      </w:r>
      <w:r w:rsidR="00BB21A3">
        <w:t xml:space="preserve"> (defined as muscle repair of any type </w:t>
      </w:r>
      <w:r w:rsidR="00C736CB">
        <w:t>immediately after</w:t>
      </w:r>
      <w:r w:rsidR="00BB21A3">
        <w:t xml:space="preserve"> delivery)</w:t>
      </w:r>
      <w:r w:rsidR="004C423C">
        <w:t xml:space="preserve">. </w:t>
      </w:r>
      <w:r>
        <w:t xml:space="preserve">We also extracted data on the number of women with anal incontinence symptoms in the above three groups at various time points after delivery. Information was obtained on the type of </w:t>
      </w:r>
      <w:r w:rsidR="006E76DE">
        <w:t xml:space="preserve">sphincter </w:t>
      </w:r>
      <w:r>
        <w:t xml:space="preserve">repair </w:t>
      </w:r>
      <w:r w:rsidR="00D63050">
        <w:t xml:space="preserve">(end-to-end, overlap or mixed) </w:t>
      </w:r>
      <w:r>
        <w:t xml:space="preserve">and </w:t>
      </w:r>
      <w:r w:rsidR="004C75B3">
        <w:t xml:space="preserve">obstetric </w:t>
      </w:r>
      <w:r>
        <w:t>factors</w:t>
      </w:r>
      <w:r w:rsidR="004C423C">
        <w:t xml:space="preserve"> that may affect the sphincter</w:t>
      </w:r>
      <w:r>
        <w:t xml:space="preserve"> </w:t>
      </w:r>
      <w:r w:rsidR="004C423C">
        <w:t xml:space="preserve">integrity </w:t>
      </w:r>
      <w:r w:rsidR="004C75B3">
        <w:t xml:space="preserve">such as </w:t>
      </w:r>
      <w:r>
        <w:t xml:space="preserve">epidural, episiotomy and instrumental delivery. </w:t>
      </w:r>
    </w:p>
    <w:p w14:paraId="3E5034D6" w14:textId="77777777" w:rsidR="00A22901" w:rsidRDefault="00A22901" w:rsidP="00D737B7">
      <w:pPr>
        <w:pStyle w:val="Body"/>
        <w:spacing w:line="480" w:lineRule="auto"/>
      </w:pPr>
    </w:p>
    <w:p w14:paraId="2607C791" w14:textId="77777777" w:rsidR="00A22901" w:rsidRPr="00436FE6" w:rsidRDefault="005E1668" w:rsidP="00DF4322">
      <w:pPr>
        <w:pStyle w:val="Body"/>
        <w:spacing w:line="480" w:lineRule="auto"/>
        <w:outlineLvl w:val="0"/>
        <w:rPr>
          <w:i/>
        </w:rPr>
      </w:pPr>
      <w:r w:rsidRPr="00436FE6">
        <w:rPr>
          <w:i/>
        </w:rPr>
        <w:t xml:space="preserve">Statistical analysis  </w:t>
      </w:r>
    </w:p>
    <w:p w14:paraId="137FC6A4" w14:textId="6F6A48A7" w:rsidR="00A22901" w:rsidRDefault="00BB21A3" w:rsidP="00D737B7">
      <w:pPr>
        <w:pStyle w:val="Body"/>
        <w:spacing w:line="480" w:lineRule="auto"/>
      </w:pPr>
      <w:r>
        <w:t>Ra</w:t>
      </w:r>
      <w:r w:rsidR="006E76DE">
        <w:t xml:space="preserve">ndom effects meta-analysis </w:t>
      </w:r>
      <w:r>
        <w:t xml:space="preserve">was used </w:t>
      </w:r>
      <w:r w:rsidR="006E76DE">
        <w:t xml:space="preserve">to </w:t>
      </w:r>
      <w:r w:rsidR="005E1668">
        <w:t>calculate summary estimates of r</w:t>
      </w:r>
      <w:r w:rsidR="009C4C55">
        <w:t>isk</w:t>
      </w:r>
      <w:r w:rsidR="005E1668">
        <w:t xml:space="preserve"> of </w:t>
      </w:r>
      <w:r w:rsidR="006E76DE">
        <w:t xml:space="preserve">ultrasound diagnosed </w:t>
      </w:r>
      <w:r w:rsidR="005E1668">
        <w:t>anal sphincter defects and anal incontinence symptoms after vaginal delivery</w:t>
      </w:r>
      <w:r w:rsidR="006E76DE">
        <w:t xml:space="preserve"> with 95% </w:t>
      </w:r>
      <w:r w:rsidR="005E1668">
        <w:t>CI at various time points after delivery</w:t>
      </w:r>
      <w:r w:rsidR="006E76DE">
        <w:t xml:space="preserve">. </w:t>
      </w:r>
      <w:r w:rsidR="005C67F3">
        <w:t>When an outcome was reported at more than one time point in the</w:t>
      </w:r>
      <w:r w:rsidR="006E76DE">
        <w:t xml:space="preserve"> follow-up, we used the </w:t>
      </w:r>
      <w:r w:rsidR="005E1668">
        <w:t xml:space="preserve">longest follow up estimate </w:t>
      </w:r>
      <w:r w:rsidR="006E76DE">
        <w:t xml:space="preserve">in our </w:t>
      </w:r>
      <w:r w:rsidR="005C67F3">
        <w:t xml:space="preserve">overall </w:t>
      </w:r>
      <w:r w:rsidR="006E76DE">
        <w:t xml:space="preserve">meta-analysis. </w:t>
      </w:r>
      <w:r w:rsidR="005E1668">
        <w:t>In women who had undergone primary repair, we calculated the r</w:t>
      </w:r>
      <w:r w:rsidR="009C4C55">
        <w:t>isk</w:t>
      </w:r>
      <w:r w:rsidR="005E1668">
        <w:t xml:space="preserve"> of ultrasound diagnosed defects and </w:t>
      </w:r>
      <w:r w:rsidR="00A364DF">
        <w:t>anal incontinence</w:t>
      </w:r>
      <w:r w:rsidR="005E1668">
        <w:t xml:space="preserve"> symptoms, according to different types of repair (end-to-end, overlap, mixed), at various time points after delivery using above methods. </w:t>
      </w:r>
    </w:p>
    <w:p w14:paraId="27F44790" w14:textId="77777777" w:rsidR="00A22901" w:rsidRDefault="00A22901" w:rsidP="00D737B7">
      <w:pPr>
        <w:pStyle w:val="Body"/>
        <w:spacing w:line="480" w:lineRule="auto"/>
      </w:pPr>
    </w:p>
    <w:p w14:paraId="616A2BD0" w14:textId="028E0312" w:rsidR="00A22901" w:rsidRDefault="005E1668" w:rsidP="00D737B7">
      <w:pPr>
        <w:pStyle w:val="Body"/>
        <w:spacing w:line="480" w:lineRule="auto"/>
      </w:pPr>
      <w:r>
        <w:t>We undertook pre-designed subgroup analyses</w:t>
      </w:r>
      <w:r w:rsidR="008F2E54">
        <w:t xml:space="preserve"> (Appendix </w:t>
      </w:r>
      <w:r w:rsidR="00BC111A">
        <w:t>3</w:t>
      </w:r>
      <w:r w:rsidR="008F2E54">
        <w:t>)</w:t>
      </w:r>
      <w:r>
        <w:t xml:space="preserve"> to assess if there were any differences in the r</w:t>
      </w:r>
      <w:r w:rsidR="009C4C55">
        <w:t>isk</w:t>
      </w:r>
      <w:r>
        <w:t xml:space="preserve"> of anal sphincter defects or anal incontinence </w:t>
      </w:r>
      <w:r w:rsidR="00C90C41">
        <w:t>after</w:t>
      </w:r>
      <w:r>
        <w:t xml:space="preserve"> episiotomy (≤40% or &gt;40%), epidural (≤50% or &gt;50%), year of publication (≤2000, or &gt;2000), quality of studies (high or low). </w:t>
      </w:r>
      <w:r w:rsidR="004B3E71">
        <w:t xml:space="preserve">Additional subgroup </w:t>
      </w:r>
      <w:r>
        <w:t>analysis was undertaken to determine the r</w:t>
      </w:r>
      <w:r w:rsidR="009C4C55">
        <w:t>isk</w:t>
      </w:r>
      <w:r>
        <w:t xml:space="preserve"> of sphincter defects and anal incontinence symptoms in only primiparous women. We reported the association between ultrasound diagnosed anal sphincter defect and anal incontinence symptoms as odds ratios (OR) and 95% CI</w:t>
      </w:r>
      <w:r w:rsidR="00C90C41">
        <w:t>, a</w:t>
      </w:r>
      <w:r>
        <w:t>nd the risk of sphincter defects diagnosed on ultrasound following instrumental delivery as relative risk (RR) and 95% CI.</w:t>
      </w:r>
      <w:r w:rsidR="00D01356">
        <w:t xml:space="preserve"> </w:t>
      </w:r>
      <w:r w:rsidRPr="004F03CB">
        <w:t>Heterogeneity was reported using the I</w:t>
      </w:r>
      <w:r w:rsidRPr="004F03CB">
        <w:rPr>
          <w:rStyle w:val="Nmerodepgina"/>
          <w:vertAlign w:val="superscript"/>
        </w:rPr>
        <w:t>2</w:t>
      </w:r>
      <w:r w:rsidRPr="004F03CB">
        <w:t xml:space="preserve"> statistic, with values &lt;50% indicate minimal, 50-75% moderate and &gt;75% high heterogeneity.</w:t>
      </w:r>
      <w:r>
        <w:t xml:space="preserve"> Publication bias was assessed using funnel plots, and </w:t>
      </w:r>
      <w:proofErr w:type="spellStart"/>
      <w:r>
        <w:t>Begg</w:t>
      </w:r>
      <w:proofErr w:type="spellEnd"/>
      <w:r>
        <w:rPr>
          <w:lang w:val="fr-FR"/>
        </w:rPr>
        <w:t>’</w:t>
      </w:r>
      <w:r>
        <w:t>s and Egger</w:t>
      </w:r>
      <w:r>
        <w:rPr>
          <w:lang w:val="fr-FR"/>
        </w:rPr>
        <w:t>’</w:t>
      </w:r>
      <w:r>
        <w:t>s tests. All analyses were performed using Stata software (version 15</w:t>
      </w:r>
      <w:r w:rsidR="00F33E1A">
        <w:t>.0, College Station, Texas</w:t>
      </w:r>
      <w:r>
        <w:t xml:space="preserve">). </w:t>
      </w:r>
    </w:p>
    <w:p w14:paraId="411FB5DC" w14:textId="305EC5A3" w:rsidR="00A22901" w:rsidRDefault="00A22901" w:rsidP="00D737B7">
      <w:pPr>
        <w:pStyle w:val="Body"/>
        <w:spacing w:line="480" w:lineRule="auto"/>
        <w:rPr>
          <w:rStyle w:val="Nmerodepgina"/>
        </w:rPr>
      </w:pPr>
    </w:p>
    <w:p w14:paraId="588820E2" w14:textId="12A8F2A6" w:rsidR="00036712" w:rsidRPr="00052723" w:rsidRDefault="00036712" w:rsidP="00052723">
      <w:pPr>
        <w:spacing w:line="480" w:lineRule="auto"/>
        <w:rPr>
          <w:rFonts w:eastAsia="Times New Roman"/>
          <w:bdr w:val="none" w:sz="0" w:space="0" w:color="auto"/>
          <w:lang w:val="en-GB"/>
        </w:rPr>
      </w:pPr>
      <w:r w:rsidRPr="00052723">
        <w:rPr>
          <w:i/>
        </w:rPr>
        <w:t>Funding acknowledgement</w:t>
      </w:r>
      <w:r w:rsidRPr="00052723">
        <w:br/>
        <w:t>This</w:t>
      </w:r>
      <w:r w:rsidR="008F2E54">
        <w:t xml:space="preserve"> project</w:t>
      </w:r>
      <w:r w:rsidRPr="00052723">
        <w:t xml:space="preserve"> was funded by the</w:t>
      </w:r>
      <w:r w:rsidR="008F2E54">
        <w:t xml:space="preserve"> National Institute of Health Research –</w:t>
      </w:r>
      <w:r w:rsidRPr="00052723">
        <w:t xml:space="preserve"> NIHR</w:t>
      </w:r>
      <w:r w:rsidR="008F2E54">
        <w:t xml:space="preserve"> as part of an Academic Clinical Fellowship.</w:t>
      </w:r>
      <w:r w:rsidRPr="00052723">
        <w:t> </w:t>
      </w:r>
      <w:r w:rsidRPr="00052723">
        <w:br/>
      </w:r>
      <w:r w:rsidRPr="00052723">
        <w:br/>
      </w:r>
      <w:r w:rsidRPr="00052723">
        <w:rPr>
          <w:i/>
        </w:rPr>
        <w:t>Department of Health and Social Care disclaimer</w:t>
      </w:r>
      <w:r w:rsidRPr="00052723">
        <w:rPr>
          <w:i/>
        </w:rPr>
        <w:br/>
      </w:r>
      <w:r w:rsidRPr="00052723">
        <w:t>The views expressed are those of the authors and not necessarily those of the NIHR or the Department of Health and Social Care.</w:t>
      </w:r>
    </w:p>
    <w:p w14:paraId="2995E902" w14:textId="77777777" w:rsidR="00A22901" w:rsidRDefault="00A22901" w:rsidP="00D737B7">
      <w:pPr>
        <w:pStyle w:val="Body"/>
        <w:spacing w:line="480" w:lineRule="auto"/>
        <w:rPr>
          <w:rStyle w:val="Nmerodepgina"/>
        </w:rPr>
      </w:pPr>
    </w:p>
    <w:p w14:paraId="7718BC81" w14:textId="77777777" w:rsidR="00A22901" w:rsidRDefault="005E1668" w:rsidP="00DF4322">
      <w:pPr>
        <w:pStyle w:val="Body"/>
        <w:spacing w:line="480" w:lineRule="auto"/>
        <w:outlineLvl w:val="0"/>
        <w:rPr>
          <w:rStyle w:val="Nmerodepgina"/>
          <w:i/>
          <w:iCs/>
        </w:rPr>
      </w:pPr>
      <w:r>
        <w:rPr>
          <w:rStyle w:val="Nmerodepgina"/>
          <w:i/>
          <w:iCs/>
        </w:rPr>
        <w:t>Accuracy of Data</w:t>
      </w:r>
    </w:p>
    <w:p w14:paraId="0B048558" w14:textId="77777777" w:rsidR="00A22901" w:rsidRDefault="005E1668" w:rsidP="00D140BB">
      <w:pPr>
        <w:pStyle w:val="Body"/>
        <w:spacing w:line="480" w:lineRule="auto"/>
      </w:pPr>
      <w:r>
        <w:t xml:space="preserve">MS is the guarantor for the quality of data of this study. Corresponding and senior author (ST) made the final decision to submit for publication. </w:t>
      </w:r>
    </w:p>
    <w:p w14:paraId="477C4AC6" w14:textId="77777777" w:rsidR="00A22901" w:rsidRDefault="00A22901" w:rsidP="00D140BB">
      <w:pPr>
        <w:pStyle w:val="Body"/>
        <w:spacing w:line="480" w:lineRule="auto"/>
      </w:pPr>
    </w:p>
    <w:p w14:paraId="064D648D" w14:textId="77777777" w:rsidR="00A22901" w:rsidRDefault="005E1668" w:rsidP="00DF4322">
      <w:pPr>
        <w:pStyle w:val="Body"/>
        <w:spacing w:line="480" w:lineRule="auto"/>
        <w:outlineLvl w:val="0"/>
        <w:rPr>
          <w:rStyle w:val="Nmerodepgina"/>
          <w:b/>
          <w:bCs/>
        </w:rPr>
      </w:pPr>
      <w:r>
        <w:rPr>
          <w:rStyle w:val="Nmerodepgina"/>
          <w:b/>
          <w:bCs/>
        </w:rPr>
        <w:t>Results</w:t>
      </w:r>
    </w:p>
    <w:p w14:paraId="621727CC" w14:textId="68F46547" w:rsidR="00A22901" w:rsidRDefault="005E1668" w:rsidP="00DF4322">
      <w:pPr>
        <w:pStyle w:val="Body"/>
        <w:spacing w:line="480" w:lineRule="auto"/>
        <w:outlineLvl w:val="0"/>
      </w:pPr>
      <w:r>
        <w:t xml:space="preserve">Figure </w:t>
      </w:r>
      <w:r w:rsidR="00350CD5">
        <w:t>1</w:t>
      </w:r>
      <w:r w:rsidR="00465383">
        <w:t xml:space="preserve"> </w:t>
      </w:r>
      <w:r>
        <w:t xml:space="preserve">provides </w:t>
      </w:r>
      <w:r w:rsidR="003D5755">
        <w:t xml:space="preserve">the flow chart </w:t>
      </w:r>
      <w:r>
        <w:t>of</w:t>
      </w:r>
      <w:r w:rsidR="003D5755">
        <w:t xml:space="preserve"> the</w:t>
      </w:r>
      <w:r>
        <w:t xml:space="preserve"> study identification and selection</w:t>
      </w:r>
      <w:r w:rsidR="003D5755">
        <w:t xml:space="preserve"> (PRISMA)</w:t>
      </w:r>
      <w:r>
        <w:t>.</w:t>
      </w:r>
    </w:p>
    <w:p w14:paraId="2D5EAE41" w14:textId="77777777" w:rsidR="00A22901" w:rsidRDefault="00A22901" w:rsidP="00D737B7">
      <w:pPr>
        <w:pStyle w:val="Body"/>
        <w:spacing w:line="480" w:lineRule="auto"/>
        <w:rPr>
          <w:i/>
          <w:iCs/>
        </w:rPr>
      </w:pPr>
    </w:p>
    <w:p w14:paraId="244FB1BB" w14:textId="7B4C4F51" w:rsidR="00A22901" w:rsidRDefault="005E1668" w:rsidP="00DF4322">
      <w:pPr>
        <w:pStyle w:val="Body"/>
        <w:spacing w:line="480" w:lineRule="auto"/>
        <w:outlineLvl w:val="0"/>
        <w:rPr>
          <w:rStyle w:val="Nmerodepgina"/>
          <w:i/>
          <w:iCs/>
        </w:rPr>
      </w:pPr>
      <w:r>
        <w:rPr>
          <w:rStyle w:val="Nmerodepgina"/>
          <w:i/>
          <w:iCs/>
        </w:rPr>
        <w:t>Characteristics of</w:t>
      </w:r>
      <w:r w:rsidR="00F60112">
        <w:rPr>
          <w:rStyle w:val="Nmerodepgina"/>
          <w:i/>
          <w:iCs/>
        </w:rPr>
        <w:t xml:space="preserve"> included</w:t>
      </w:r>
      <w:r>
        <w:rPr>
          <w:rStyle w:val="Nmerodepgina"/>
          <w:i/>
          <w:iCs/>
        </w:rPr>
        <w:t xml:space="preserve"> studies</w:t>
      </w:r>
    </w:p>
    <w:p w14:paraId="20621CAA" w14:textId="1D188C9A" w:rsidR="00A22901" w:rsidRDefault="005E1668" w:rsidP="00D737B7">
      <w:pPr>
        <w:pStyle w:val="Body"/>
        <w:spacing w:line="480" w:lineRule="auto"/>
      </w:pPr>
      <w:r>
        <w:t xml:space="preserve">From </w:t>
      </w:r>
      <w:r w:rsidR="00782FF1">
        <w:t>3</w:t>
      </w:r>
      <w:r w:rsidR="00A005CE">
        <w:t>201</w:t>
      </w:r>
      <w:r>
        <w:t xml:space="preserve"> citations</w:t>
      </w:r>
      <w:r w:rsidRPr="00F60112">
        <w:t>, we included 10</w:t>
      </w:r>
      <w:r w:rsidR="00E00A36">
        <w:t>3</w:t>
      </w:r>
      <w:r w:rsidRPr="00F60112">
        <w:t xml:space="preserve"> studies</w:t>
      </w:r>
      <w:r w:rsidR="001671A2" w:rsidRPr="00F60112">
        <w:t xml:space="preserve"> </w:t>
      </w:r>
      <w:r w:rsidR="001671A2" w:rsidRPr="00F60112">
        <w:fldChar w:fldCharType="begin">
          <w:fldData xml:space="preserve">aWFnbm9zdGljIGltYWdpbmcvZXRpb2xvZ3kvc3VyZ2VyeTwva2V5d29yZD48a2V5d29yZD5GZW1h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</w:fldData>
        </w:fldChar>
      </w:r>
      <w:r w:rsidR="00492DF9">
        <w:instrText xml:space="preserve"> ADDIN EN.CITE </w:instrText>
      </w:r>
      <w:r w:rsidR="00492DF9">
        <w:fldChar w:fldCharType="begin">
          <w:fldData xml:space="preserve">PEVuZE5vdGU+PENpdGU+PEF1dGhvcj5BLjwvQXV0aG9yPjxZZWFyPjIwMTQ8L1llYXI+PFJlY051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==
</w:fldData>
        </w:fldChar>
      </w:r>
      <w:r w:rsidR="00492DF9">
        <w:instrText xml:space="preserve"> ADDIN EN.CITE.DATA </w:instrText>
      </w:r>
      <w:r w:rsidR="00492DF9">
        <w:fldChar w:fldCharType="end"/>
      </w:r>
      <w:r w:rsidR="00492DF9">
        <w:fldChar w:fldCharType="begin">
          <w:fldData xml:space="preserve">MjAxNzwvZGF0ZT48L3B1Yi1kYXRlcz48L2RhdGVzPjxhY2Nlc3Npb24tbnVtPjYxODQwODEyNzwv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==
</w:fldData>
        </w:fldChar>
      </w:r>
      <w:r w:rsidR="00492DF9">
        <w:instrText xml:space="preserve"> ADDIN EN.CITE.DATA </w:instrText>
      </w:r>
      <w:r w:rsidR="00492DF9">
        <w:fldChar w:fldCharType="end"/>
      </w:r>
      <w:r w:rsidR="00492DF9">
        <w:fldChar w:fldCharType="begin">
          <w:fldData xml:space="preserve">Q29tcGxpY2F0aW9ucy9kaWFnbm9zdGljIGltYWdpbmcvcGh5c2lvcGF0aG9sb2d5LypzdXJnZXJ5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==
</w:fldData>
        </w:fldChar>
      </w:r>
      <w:r w:rsidR="00492DF9">
        <w:instrText xml:space="preserve"> ADDIN EN.CITE.DATA </w:instrText>
      </w:r>
      <w:r w:rsidR="00492DF9">
        <w:fldChar w:fldCharType="end"/>
      </w:r>
      <w:r w:rsidR="00492DF9">
        <w:fldChar w:fldCharType="begin">
          <w:fldData xml:space="preserve">cmltZXN0ZXIsIFNlY29uZDwva2V5d29yZD48a2V5d29yZD5Qcm9zcGVjdGl2ZSBTdHVkaWVzPC9r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==
</w:fldData>
        </w:fldChar>
      </w:r>
      <w:r w:rsidR="00492DF9">
        <w:instrText xml:space="preserve"> ADDIN EN.CITE.DATA </w:instrText>
      </w:r>
      <w:r w:rsidR="00492DF9">
        <w:fldChar w:fldCharType="end"/>
      </w:r>
      <w:r w:rsidR="00492DF9">
        <w:fldChar w:fldCharType="begin">
          <w:fldData xml:space="preserve">c3VzIGVuZC10by1lbmQgYXBwcm94aW1hdGlvbiB0ZWNobmlxdWUgZm9yIHByaW1hcnkgcmVwYWly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==
</w:fldData>
        </w:fldChar>
      </w:r>
      <w:r w:rsidR="00492DF9">
        <w:instrText xml:space="preserve"> ADDIN EN.CITE.DATA </w:instrText>
      </w:r>
      <w:r w:rsidR="00492DF9">
        <w:fldChar w:fldCharType="end"/>
      </w:r>
      <w:r w:rsidR="00492DF9">
        <w:fldChar w:fldCharType="begin">
          <w:fldData xml:space="preserve">aWFnbm9zdGljIGltYWdpbmcvZXRpb2xvZ3kvc3VyZ2VyeTwva2V5d29yZD48a2V5d29yZD5GZW1h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</w:fldData>
        </w:fldChar>
      </w:r>
      <w:r w:rsidR="00492DF9">
        <w:instrText xml:space="preserve"> ADDIN EN.CITE.DATA </w:instrText>
      </w:r>
      <w:r w:rsidR="00492DF9">
        <w:fldChar w:fldCharType="end"/>
      </w:r>
      <w:r w:rsidR="001671A2" w:rsidRPr="00F60112">
        <w:fldChar w:fldCharType="separate"/>
      </w:r>
      <w:r w:rsidR="00E00A36">
        <w:rPr>
          <w:noProof/>
        </w:rPr>
        <w:t>(7, 11-112)</w:t>
      </w:r>
      <w:r w:rsidR="001671A2" w:rsidRPr="00F60112">
        <w:fldChar w:fldCharType="end"/>
      </w:r>
      <w:r w:rsidR="00F33E1A" w:rsidRPr="00F60112">
        <w:t>.</w:t>
      </w:r>
      <w:r w:rsidR="00850792" w:rsidRPr="00F60112">
        <w:t xml:space="preserve"> </w:t>
      </w:r>
      <w:r w:rsidR="00F33E1A" w:rsidRPr="00F60112">
        <w:t>These comprised</w:t>
      </w:r>
      <w:r w:rsidR="008D5A5C" w:rsidRPr="00F60112">
        <w:t>:</w:t>
      </w:r>
      <w:r w:rsidR="00F33E1A" w:rsidRPr="00F60112">
        <w:t xml:space="preserve"> 3</w:t>
      </w:r>
      <w:r w:rsidR="00AE4103" w:rsidRPr="00F60112">
        <w:t>3</w:t>
      </w:r>
      <w:r w:rsidR="00F33E1A" w:rsidRPr="00F60112">
        <w:t xml:space="preserve"> </w:t>
      </w:r>
      <w:r w:rsidR="00D70DA4" w:rsidRPr="00F60112">
        <w:t>studies (4</w:t>
      </w:r>
      <w:r w:rsidR="00D01356">
        <w:t>,</w:t>
      </w:r>
      <w:r w:rsidR="00D70DA4" w:rsidRPr="00F60112">
        <w:t>174 women)</w:t>
      </w:r>
      <w:r w:rsidR="00F60112">
        <w:t xml:space="preserve"> with</w:t>
      </w:r>
      <w:r w:rsidR="00F33E1A" w:rsidRPr="00F60112">
        <w:t xml:space="preserve"> </w:t>
      </w:r>
      <w:r w:rsidR="008D5A5C" w:rsidRPr="00F60112">
        <w:t>data on u</w:t>
      </w:r>
      <w:r w:rsidR="00850792" w:rsidRPr="00F60112">
        <w:t xml:space="preserve">ltrasound diagnosed anal sphincter defects </w:t>
      </w:r>
      <w:r w:rsidR="001E5FE9" w:rsidRPr="00F60112">
        <w:t>+/-</w:t>
      </w:r>
      <w:r w:rsidR="00850792" w:rsidRPr="00F60112">
        <w:t xml:space="preserve"> anal incontinence symptoms after vaginal delivery</w:t>
      </w:r>
      <w:r w:rsidR="008D5A5C" w:rsidRPr="00F60112">
        <w:t>;</w:t>
      </w:r>
      <w:r w:rsidR="00850792" w:rsidRPr="00F60112">
        <w:t xml:space="preserve"> </w:t>
      </w:r>
      <w:r w:rsidRPr="00F60112">
        <w:rPr>
          <w:lang w:val="de-DE"/>
        </w:rPr>
        <w:t xml:space="preserve">28 </w:t>
      </w:r>
      <w:proofErr w:type="spellStart"/>
      <w:r w:rsidRPr="00F60112">
        <w:rPr>
          <w:lang w:val="de-DE"/>
        </w:rPr>
        <w:t>studies</w:t>
      </w:r>
      <w:proofErr w:type="spellEnd"/>
      <w:r w:rsidRPr="00F60112">
        <w:rPr>
          <w:lang w:val="de-DE"/>
        </w:rPr>
        <w:t xml:space="preserve"> </w:t>
      </w:r>
      <w:r w:rsidRPr="00F60112">
        <w:t>(3</w:t>
      </w:r>
      <w:r w:rsidR="00D01356">
        <w:t>,</w:t>
      </w:r>
      <w:r w:rsidRPr="00F60112">
        <w:t>688 women)</w:t>
      </w:r>
      <w:r w:rsidR="00D70DA4" w:rsidRPr="00F60112">
        <w:t xml:space="preserve"> </w:t>
      </w:r>
      <w:r w:rsidRPr="00F60112">
        <w:t xml:space="preserve">on </w:t>
      </w:r>
      <w:r w:rsidR="00850792" w:rsidRPr="00F60112">
        <w:t>women without a clinical suspicion of sphincter injury;</w:t>
      </w:r>
      <w:r w:rsidRPr="00F60112">
        <w:t xml:space="preserve"> and 5</w:t>
      </w:r>
      <w:r w:rsidR="00AE4103" w:rsidRPr="00F60112">
        <w:t>5</w:t>
      </w:r>
      <w:r w:rsidRPr="00F60112">
        <w:t xml:space="preserve"> </w:t>
      </w:r>
      <w:proofErr w:type="spellStart"/>
      <w:r w:rsidRPr="00F60112">
        <w:rPr>
          <w:lang w:val="de-DE"/>
        </w:rPr>
        <w:t>studies</w:t>
      </w:r>
      <w:proofErr w:type="spellEnd"/>
      <w:r w:rsidRPr="00F60112">
        <w:rPr>
          <w:lang w:val="de-DE"/>
        </w:rPr>
        <w:t xml:space="preserve"> (</w:t>
      </w:r>
      <w:r w:rsidR="00AE4103" w:rsidRPr="00F60112">
        <w:rPr>
          <w:lang w:val="de-DE"/>
        </w:rPr>
        <w:t>7</w:t>
      </w:r>
      <w:r w:rsidR="00D01356">
        <w:rPr>
          <w:lang w:val="de-DE"/>
        </w:rPr>
        <w:t>,</w:t>
      </w:r>
      <w:r w:rsidR="00AE4103" w:rsidRPr="00F60112">
        <w:rPr>
          <w:lang w:val="de-DE"/>
        </w:rPr>
        <w:t>549</w:t>
      </w:r>
      <w:r w:rsidRPr="00F60112">
        <w:rPr>
          <w:lang w:val="de-DE"/>
        </w:rPr>
        <w:t xml:space="preserve"> </w:t>
      </w:r>
      <w:proofErr w:type="spellStart"/>
      <w:r w:rsidRPr="00F60112">
        <w:rPr>
          <w:lang w:val="de-DE"/>
        </w:rPr>
        <w:t>women</w:t>
      </w:r>
      <w:proofErr w:type="spellEnd"/>
      <w:r w:rsidRPr="00F60112">
        <w:rPr>
          <w:lang w:val="de-DE"/>
        </w:rPr>
        <w:t xml:space="preserve">) </w:t>
      </w:r>
      <w:r w:rsidRPr="00F60112">
        <w:t xml:space="preserve">on women </w:t>
      </w:r>
      <w:r w:rsidR="00850792" w:rsidRPr="00F60112">
        <w:t xml:space="preserve">following </w:t>
      </w:r>
      <w:r w:rsidRPr="00F60112">
        <w:t xml:space="preserve">primary </w:t>
      </w:r>
      <w:r w:rsidR="00D70DA4" w:rsidRPr="00F60112">
        <w:t xml:space="preserve">sphincter </w:t>
      </w:r>
      <w:r w:rsidRPr="00F60112">
        <w:t>repair</w:t>
      </w:r>
      <w:r w:rsidR="00B838C4" w:rsidRPr="00F60112">
        <w:t xml:space="preserve">. </w:t>
      </w:r>
      <w:r w:rsidR="00D70DA4" w:rsidRPr="00F60112">
        <w:t>S</w:t>
      </w:r>
      <w:r w:rsidRPr="00F60112">
        <w:t xml:space="preserve">tudies were conducted in </w:t>
      </w:r>
      <w:r w:rsidR="00891256" w:rsidRPr="00F60112">
        <w:t xml:space="preserve">23 </w:t>
      </w:r>
      <w:r w:rsidRPr="00F60112">
        <w:t>countries</w:t>
      </w:r>
      <w:r w:rsidR="00891256" w:rsidRPr="00F60112">
        <w:t xml:space="preserve"> </w:t>
      </w:r>
      <w:r w:rsidR="00D70DA4" w:rsidRPr="00F60112">
        <w:t>with</w:t>
      </w:r>
      <w:r w:rsidRPr="00F60112">
        <w:t xml:space="preserve"> sample size</w:t>
      </w:r>
      <w:r w:rsidR="00B838C4" w:rsidRPr="00F60112">
        <w:t>s</w:t>
      </w:r>
      <w:r w:rsidRPr="00F60112">
        <w:t xml:space="preserve"> rang</w:t>
      </w:r>
      <w:r w:rsidR="00D70DA4" w:rsidRPr="00F60112">
        <w:t>ing</w:t>
      </w:r>
      <w:r w:rsidRPr="00F60112">
        <w:t xml:space="preserve"> from </w:t>
      </w:r>
      <w:r w:rsidR="00891256" w:rsidRPr="00F60112">
        <w:t>15</w:t>
      </w:r>
      <w:r w:rsidRPr="00F60112">
        <w:t xml:space="preserve"> to </w:t>
      </w:r>
      <w:r w:rsidR="00891256" w:rsidRPr="00F60112">
        <w:t>1</w:t>
      </w:r>
      <w:r w:rsidR="007551FF">
        <w:t>,</w:t>
      </w:r>
      <w:r w:rsidR="00891256" w:rsidRPr="00F60112">
        <w:t>495 women</w:t>
      </w:r>
      <w:r w:rsidRPr="00F60112">
        <w:t>. Most studies</w:t>
      </w:r>
      <w:r w:rsidR="00F60112">
        <w:t xml:space="preserve"> (82/10</w:t>
      </w:r>
      <w:r w:rsidR="00E00A36">
        <w:t>3</w:t>
      </w:r>
      <w:r w:rsidR="00F60112">
        <w:t>)</w:t>
      </w:r>
      <w:r w:rsidRPr="00F60112">
        <w:t xml:space="preserve"> were</w:t>
      </w:r>
      <w:r>
        <w:t xml:space="preserve"> published after 2000.</w:t>
      </w:r>
      <w:r w:rsidR="005F140E">
        <w:t xml:space="preserve"> </w:t>
      </w:r>
      <w:r>
        <w:t xml:space="preserve">The </w:t>
      </w:r>
      <w:r w:rsidR="005A15BD">
        <w:t xml:space="preserve">most </w:t>
      </w:r>
      <w:r>
        <w:t>commonly used validated questionnaire</w:t>
      </w:r>
      <w:r w:rsidR="003A1D8C">
        <w:t>s</w:t>
      </w:r>
      <w:r>
        <w:t xml:space="preserve"> to </w:t>
      </w:r>
      <w:r w:rsidR="003A1D8C">
        <w:t xml:space="preserve">determine </w:t>
      </w:r>
      <w:r>
        <w:t>anal incontinence symptoms w</w:t>
      </w:r>
      <w:r w:rsidR="003A1D8C">
        <w:t>ere</w:t>
      </w:r>
      <w:r>
        <w:t xml:space="preserve"> </w:t>
      </w:r>
      <w:r w:rsidR="005A15BD">
        <w:t xml:space="preserve">the </w:t>
      </w:r>
      <w:r>
        <w:t>Wexner</w:t>
      </w:r>
      <w:r w:rsidR="005A15BD">
        <w:t xml:space="preserve"> </w:t>
      </w:r>
      <w:proofErr w:type="spellStart"/>
      <w:r w:rsidR="005A15BD">
        <w:t>faecal</w:t>
      </w:r>
      <w:proofErr w:type="spellEnd"/>
      <w:r w:rsidR="005A15BD">
        <w:t xml:space="preserve"> </w:t>
      </w:r>
      <w:r w:rsidR="00915CB2">
        <w:t>in</w:t>
      </w:r>
      <w:r w:rsidR="005A15BD">
        <w:t>continence score</w:t>
      </w:r>
      <w:r w:rsidR="004F03CB">
        <w:t xml:space="preserve"> </w:t>
      </w:r>
      <w:r w:rsidR="004F03CB">
        <w:fldChar w:fldCharType="begin"/>
      </w:r>
      <w:r w:rsidR="00E00A36">
        <w:instrText xml:space="preserve"> ADDIN EN.CITE &lt;EndNote&gt;&lt;Cite&gt;&lt;Author&gt;Vaizey&lt;/Author&gt;&lt;Year&gt;1999&lt;/Year&gt;&lt;RecNum&gt;2&lt;/RecNum&gt;&lt;DisplayText&gt;(113)&lt;/DisplayText&gt;&lt;record&gt;&lt;rec-number&gt;2&lt;/rec-number&gt;&lt;foreign-keys&gt;&lt;key app="EN" db-id="axpwvsee62e0wre5pfyxs024t2azf0ws5fev" timestamp="1578087776"&gt;2&lt;/key&gt;&lt;/foreign-keys&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edition&gt;1998/12/24&lt;/edition&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isbn&gt;0017-5749 (Print)&amp;#xD;0017-5749 (Linking)&lt;/isbn&gt;&lt;accession-num&gt;9862829&lt;/accession-num&gt;&lt;urls&gt;&lt;related-urls&gt;&lt;url&gt;https://www.ncbi.nlm.nih.gov/pubmed/9862829&lt;/url&gt;&lt;/related-urls&gt;&lt;/urls&gt;&lt;custom2&gt;PMC1760067&lt;/custom2&gt;&lt;electronic-resource-num&gt;10.1136/gut.44.1.77&lt;/electronic-resource-num&gt;&lt;/record&gt;&lt;/Cite&gt;&lt;/EndNote&gt;</w:instrText>
      </w:r>
      <w:r w:rsidR="004F03CB">
        <w:fldChar w:fldCharType="separate"/>
      </w:r>
      <w:r w:rsidR="00E00A36">
        <w:rPr>
          <w:noProof/>
        </w:rPr>
        <w:t>(113)</w:t>
      </w:r>
      <w:r w:rsidR="004F03CB">
        <w:fldChar w:fldCharType="end"/>
      </w:r>
      <w:r w:rsidR="00D70DA4">
        <w:t xml:space="preserve"> </w:t>
      </w:r>
      <w:r>
        <w:t>or St. Mark</w:t>
      </w:r>
      <w:r w:rsidR="00D70DA4">
        <w:t>’</w:t>
      </w:r>
      <w:r>
        <w:t xml:space="preserve">s </w:t>
      </w:r>
      <w:r w:rsidR="005A15BD">
        <w:t>incontinence score</w:t>
      </w:r>
      <w:r w:rsidR="004F03CB">
        <w:t xml:space="preserve"> </w:t>
      </w:r>
      <w:r w:rsidR="004F03CB">
        <w:fldChar w:fldCharType="begin"/>
      </w:r>
      <w:r w:rsidR="00E00A36">
        <w:instrText xml:space="preserve"> ADDIN EN.CITE &lt;EndNote&gt;&lt;Cite&gt;&lt;Author&gt;Maeda&lt;/Author&gt;&lt;Year&gt;2008&lt;/Year&gt;&lt;RecNum&gt;3&lt;/RecNum&gt;&lt;DisplayText&gt;(114)&lt;/DisplayText&gt;&lt;record&gt;&lt;rec-number&gt;3&lt;/rec-number&gt;&lt;foreign-keys&gt;&lt;key app="EN" db-id="axpwvsee62e0wre5pfyxs024t2azf0ws5fev" timestamp="1578087981"&gt;3&lt;/key&gt;&lt;/foreign-keys&gt;&lt;ref-type name="Journal Article"&gt;17&lt;/ref-type&gt;&lt;contributors&gt;&lt;authors&gt;&lt;author&gt;Maeda, Y.&lt;/author&gt;&lt;author&gt;Pares, D.&lt;/author&gt;&lt;author&gt;Norton, C.&lt;/author&gt;&lt;author&gt;Vaizey, C. J.&lt;/author&gt;&lt;author&gt;Kamm, M. A.&lt;/author&gt;&lt;/authors&gt;&lt;/contributors&gt;&lt;auth-address&gt;St. Mark&amp;apos;s Hospital, Watford Road, London, Middlesex, HA1 3UJ, United Kingdom.&lt;/auth-address&gt;&lt;titles&gt;&lt;title&gt;Does the St. Mark&amp;apos;s incontinence score reflect patients&amp;apos; perceptions? A review of 390 patients&lt;/title&gt;&lt;secondary-title&gt;Dis Colon Rectum&lt;/secondary-title&gt;&lt;/titles&gt;&lt;periodical&gt;&lt;full-title&gt;Dis Colon Rectum&lt;/full-title&gt;&lt;/periodical&gt;&lt;pages&gt;436-42&lt;/pages&gt;&lt;volume&gt;51&lt;/volume&gt;&lt;number&gt;4&lt;/number&gt;&lt;edition&gt;2008/01/26&lt;/edition&gt;&lt;keywords&gt;&lt;keyword&gt;Adolescent&lt;/keyword&gt;&lt;keyword&gt;Adult&lt;/keyword&gt;&lt;keyword&gt;Age Factors&lt;/keyword&gt;&lt;keyword&gt;Aged&lt;/keyword&gt;&lt;keyword&gt;Aged, 80 and over&lt;/keyword&gt;&lt;keyword&gt;Biofeedback, Psychology/*methods&lt;/keyword&gt;&lt;keyword&gt;Fecal Incontinence/psychology/*therapy&lt;/keyword&gt;&lt;keyword&gt;Female&lt;/keyword&gt;&lt;keyword&gt;Follow-Up Studies&lt;/keyword&gt;&lt;keyword&gt;Humans&lt;/keyword&gt;&lt;keyword&gt;Male&lt;/keyword&gt;&lt;keyword&gt;Middle Aged&lt;/keyword&gt;&lt;keyword&gt;Patient Compliance&lt;/keyword&gt;&lt;keyword&gt;Quality of Life&lt;/keyword&gt;&lt;keyword&gt;Sensitivity and Specificity&lt;/keyword&gt;&lt;keyword&gt;Severity of Illness Index&lt;/keyword&gt;&lt;keyword&gt;Sex Factors&lt;/keyword&gt;&lt;keyword&gt;Surveys and Questionnaires&lt;/keyword&gt;&lt;keyword&gt;Time Factors&lt;/keyword&gt;&lt;keyword&gt;Treatment Outcome&lt;/keyword&gt;&lt;/keywords&gt;&lt;dates&gt;&lt;year&gt;2008&lt;/year&gt;&lt;pub-dates&gt;&lt;date&gt;Apr&lt;/date&gt;&lt;/pub-dates&gt;&lt;/dates&gt;&lt;isbn&gt;0012-3706 (Print)&amp;#xD;0012-3706 (Linking)&lt;/isbn&gt;&lt;accession-num&gt;18219532&lt;/accession-num&gt;&lt;urls&gt;&lt;related-urls&gt;&lt;url&gt;https://www.ncbi.nlm.nih.gov/pubmed/18219532&lt;/url&gt;&lt;/related-urls&gt;&lt;/urls&gt;&lt;electronic-resource-num&gt;10.1007/s10350-007-9157-4&lt;/electronic-resource-num&gt;&lt;/record&gt;&lt;/Cite&gt;&lt;/EndNote&gt;</w:instrText>
      </w:r>
      <w:r w:rsidR="004F03CB">
        <w:fldChar w:fldCharType="separate"/>
      </w:r>
      <w:r w:rsidR="00E00A36">
        <w:rPr>
          <w:noProof/>
        </w:rPr>
        <w:t>(114)</w:t>
      </w:r>
      <w:r w:rsidR="004F03CB">
        <w:fldChar w:fldCharType="end"/>
      </w:r>
      <w:r>
        <w:t xml:space="preserve">. </w:t>
      </w:r>
    </w:p>
    <w:p w14:paraId="6EF27567" w14:textId="77777777" w:rsidR="00A22901" w:rsidRDefault="00A22901" w:rsidP="00D737B7">
      <w:pPr>
        <w:pStyle w:val="Body"/>
        <w:spacing w:line="480" w:lineRule="auto"/>
      </w:pPr>
    </w:p>
    <w:p w14:paraId="668EF3D7" w14:textId="6FFD6A69" w:rsidR="00A22901" w:rsidRDefault="005E1668" w:rsidP="00DF4322">
      <w:pPr>
        <w:pStyle w:val="Body"/>
        <w:spacing w:line="480" w:lineRule="auto"/>
        <w:outlineLvl w:val="0"/>
      </w:pPr>
      <w:r>
        <w:rPr>
          <w:rStyle w:val="Nmerodepgina"/>
          <w:i/>
          <w:iCs/>
        </w:rPr>
        <w:t>Quality assessment</w:t>
      </w:r>
      <w:r w:rsidR="00122584" w:rsidRPr="00122584">
        <w:rPr>
          <w:rStyle w:val="Nmerodepgina"/>
          <w:i/>
          <w:iCs/>
        </w:rPr>
        <w:t xml:space="preserve"> </w:t>
      </w:r>
      <w:r w:rsidR="00122584" w:rsidRPr="00052723">
        <w:rPr>
          <w:i/>
        </w:rPr>
        <w:t>(Figure 2)</w:t>
      </w:r>
    </w:p>
    <w:p w14:paraId="152D7006" w14:textId="7A644E42" w:rsidR="00A22901" w:rsidRDefault="005E1668" w:rsidP="00D737B7">
      <w:pPr>
        <w:pStyle w:val="Body"/>
        <w:spacing w:line="480" w:lineRule="auto"/>
      </w:pPr>
      <w:r>
        <w:t xml:space="preserve">About </w:t>
      </w:r>
      <w:r w:rsidR="00782FF1">
        <w:t>two thirds of the included studies</w:t>
      </w:r>
      <w:r>
        <w:t xml:space="preserve"> (70/103</w:t>
      </w:r>
      <w:r w:rsidR="00ED74E3">
        <w:t xml:space="preserve">, </w:t>
      </w:r>
      <w:r w:rsidR="00366BB1">
        <w:t>68</w:t>
      </w:r>
      <w:r w:rsidR="00ED74E3">
        <w:t>%</w:t>
      </w:r>
      <w:r>
        <w:t xml:space="preserve">) </w:t>
      </w:r>
      <w:r w:rsidR="00ED74E3">
        <w:t xml:space="preserve">were low risk for </w:t>
      </w:r>
      <w:r>
        <w:t>representative</w:t>
      </w:r>
      <w:r w:rsidR="00ED74E3">
        <w:t xml:space="preserve">ness and consecutive participants were selected in </w:t>
      </w:r>
      <w:r w:rsidR="00366BB1">
        <w:t>8</w:t>
      </w:r>
      <w:r w:rsidR="00923E98">
        <w:t>4</w:t>
      </w:r>
      <w:r w:rsidR="00ED74E3">
        <w:t>% (</w:t>
      </w:r>
      <w:r w:rsidR="00366BB1">
        <w:t>8</w:t>
      </w:r>
      <w:r w:rsidR="00923E98">
        <w:t>7</w:t>
      </w:r>
      <w:r w:rsidR="00ED74E3">
        <w:t>/</w:t>
      </w:r>
      <w:r w:rsidR="00366BB1">
        <w:t>103</w:t>
      </w:r>
      <w:r w:rsidR="00ED74E3">
        <w:t xml:space="preserve">) studies. </w:t>
      </w:r>
      <w:r w:rsidR="00770A72">
        <w:t xml:space="preserve">Sixty-three percent (63%) of studies (58/92) </w:t>
      </w:r>
      <w:r w:rsidR="006C49BE">
        <w:t>which</w:t>
      </w:r>
      <w:r w:rsidR="00770A72">
        <w:t xml:space="preserve"> assess</w:t>
      </w:r>
      <w:r w:rsidR="006C49BE">
        <w:t>ed</w:t>
      </w:r>
      <w:r w:rsidR="00770A72">
        <w:t xml:space="preserve"> anal incontinence</w:t>
      </w:r>
      <w:r w:rsidR="006C49BE">
        <w:t>, used a validated questionnaire</w:t>
      </w:r>
      <w:r w:rsidR="00770A72">
        <w:t xml:space="preserve">; 38% (39/103) had adequate assessment of ultrasound diagnosed sphincter defect. </w:t>
      </w:r>
      <w:r w:rsidR="00366BB1">
        <w:t xml:space="preserve">Both </w:t>
      </w:r>
      <w:r w:rsidR="002E1FB7">
        <w:t>anal incontinence</w:t>
      </w:r>
      <w:r w:rsidR="00366BB1">
        <w:t xml:space="preserve"> and anal sphincter defect </w:t>
      </w:r>
      <w:r w:rsidR="00ED74E3">
        <w:t>outcome</w:t>
      </w:r>
      <w:r w:rsidR="00366BB1">
        <w:t>s</w:t>
      </w:r>
      <w:r w:rsidR="00ED74E3">
        <w:t xml:space="preserve"> w</w:t>
      </w:r>
      <w:r w:rsidR="00366BB1">
        <w:t>ere</w:t>
      </w:r>
      <w:r w:rsidR="00ED74E3">
        <w:t xml:space="preserve"> adequately ascertained in </w:t>
      </w:r>
      <w:r w:rsidR="00301D99">
        <w:t>24</w:t>
      </w:r>
      <w:r w:rsidR="00ED74E3">
        <w:t>% (</w:t>
      </w:r>
      <w:r w:rsidR="00301D99">
        <w:t>22</w:t>
      </w:r>
      <w:r w:rsidR="00ED74E3">
        <w:t>/</w:t>
      </w:r>
      <w:r w:rsidR="00301D99">
        <w:t>92</w:t>
      </w:r>
      <w:r w:rsidR="00ED74E3">
        <w:t xml:space="preserve">) of </w:t>
      </w:r>
      <w:r w:rsidR="00770A72">
        <w:t>studies. Fo</w:t>
      </w:r>
      <w:r w:rsidR="00ED74E3">
        <w:t>llow-up was adequate</w:t>
      </w:r>
      <w:r w:rsidR="006C49BE">
        <w:t xml:space="preserve"> (&gt;80% of participants)</w:t>
      </w:r>
      <w:r w:rsidR="00ED74E3">
        <w:t xml:space="preserve"> in </w:t>
      </w:r>
      <w:r w:rsidR="00366BB1">
        <w:t>6</w:t>
      </w:r>
      <w:r w:rsidR="00923E98">
        <w:t>6</w:t>
      </w:r>
      <w:r w:rsidR="00ED74E3">
        <w:t>% (</w:t>
      </w:r>
      <w:r w:rsidR="00923E98">
        <w:t>68</w:t>
      </w:r>
      <w:r w:rsidR="00ED74E3">
        <w:t>/</w:t>
      </w:r>
      <w:r w:rsidR="00366BB1">
        <w:t>103</w:t>
      </w:r>
      <w:r w:rsidR="00ED74E3">
        <w:t xml:space="preserve">) </w:t>
      </w:r>
      <w:r w:rsidR="007B4173">
        <w:t>of studies.</w:t>
      </w:r>
    </w:p>
    <w:p w14:paraId="0B2F65C2" w14:textId="77777777" w:rsidR="00A22901" w:rsidRDefault="00A22901" w:rsidP="00D737B7">
      <w:pPr>
        <w:pStyle w:val="Body"/>
        <w:spacing w:line="480" w:lineRule="auto"/>
      </w:pPr>
    </w:p>
    <w:p w14:paraId="345F7335" w14:textId="77777777" w:rsidR="00A22901" w:rsidRDefault="005E1668" w:rsidP="00DF4322">
      <w:pPr>
        <w:pStyle w:val="Body"/>
        <w:spacing w:line="480" w:lineRule="auto"/>
        <w:outlineLvl w:val="0"/>
        <w:rPr>
          <w:rStyle w:val="Nmerodepgina"/>
          <w:i/>
          <w:iCs/>
        </w:rPr>
      </w:pPr>
      <w:r>
        <w:rPr>
          <w:rStyle w:val="Nmerodepgina"/>
          <w:i/>
          <w:iCs/>
        </w:rPr>
        <w:t>Obstetric anal sphincter injury following vaginal delivery</w:t>
      </w:r>
    </w:p>
    <w:p w14:paraId="11451345" w14:textId="599AB470" w:rsidR="004C75B3" w:rsidRDefault="005E1668" w:rsidP="00D737B7">
      <w:pPr>
        <w:pStyle w:val="Body"/>
        <w:spacing w:line="480" w:lineRule="auto"/>
      </w:pPr>
      <w:r>
        <w:t xml:space="preserve">Overall, a quarter of women who delivered vaginally </w:t>
      </w:r>
      <w:r w:rsidR="00B67704">
        <w:t xml:space="preserve">were diagnosed to have </w:t>
      </w:r>
      <w:r w:rsidR="00770A72">
        <w:t xml:space="preserve">an </w:t>
      </w:r>
      <w:r>
        <w:t>anal sphincter defect on ultrasound (26%, 95% CI 21-30, I</w:t>
      </w:r>
      <w:r>
        <w:rPr>
          <w:rStyle w:val="Nmerodepgina"/>
          <w:vertAlign w:val="superscript"/>
        </w:rPr>
        <w:t>2</w:t>
      </w:r>
      <w:r>
        <w:t>=91%)</w:t>
      </w:r>
      <w:r w:rsidR="00B67704">
        <w:t xml:space="preserve"> </w:t>
      </w:r>
      <w:r>
        <w:t>(33 studies, 4</w:t>
      </w:r>
      <w:r w:rsidR="00D01356">
        <w:t>,</w:t>
      </w:r>
      <w:r>
        <w:t xml:space="preserve">174 women). The </w:t>
      </w:r>
      <w:r>
        <w:lastRenderedPageBreak/>
        <w:t>r</w:t>
      </w:r>
      <w:r w:rsidR="009C4C55">
        <w:t>isk</w:t>
      </w:r>
      <w:r>
        <w:t xml:space="preserve"> varied significantly (p=0.013) according to the timing of ultrasound</w:t>
      </w:r>
      <w:r w:rsidR="00F95F20">
        <w:t xml:space="preserve">, </w:t>
      </w:r>
      <w:r>
        <w:t xml:space="preserve">with the highest proportion diagnosed at </w:t>
      </w:r>
      <w:r w:rsidR="00F95F20">
        <w:t xml:space="preserve">3-6 months after vaginal delivery </w:t>
      </w:r>
      <w:r>
        <w:t>(</w:t>
      </w:r>
      <w:r w:rsidR="00923E98">
        <w:t>36</w:t>
      </w:r>
      <w:r>
        <w:t>%, 9</w:t>
      </w:r>
      <w:r w:rsidR="00923E98">
        <w:t>3</w:t>
      </w:r>
      <w:r>
        <w:t>% CI</w:t>
      </w:r>
      <w:r w:rsidR="005D5AB6">
        <w:t xml:space="preserve"> </w:t>
      </w:r>
      <w:r w:rsidR="00923E98">
        <w:t>27</w:t>
      </w:r>
      <w:r>
        <w:t>-</w:t>
      </w:r>
      <w:r w:rsidR="00923E98">
        <w:t>45</w:t>
      </w:r>
      <w:r w:rsidR="00891256">
        <w:t>%) (</w:t>
      </w:r>
      <w:r>
        <w:t xml:space="preserve">Figure 3). </w:t>
      </w:r>
      <w:r w:rsidR="004B3E71">
        <w:t xml:space="preserve">Subgroup </w:t>
      </w:r>
      <w:r w:rsidR="005D5AB6">
        <w:t>analysis</w:t>
      </w:r>
      <w:r w:rsidR="006768DF">
        <w:t xml:space="preserve"> </w:t>
      </w:r>
      <w:r w:rsidR="00AE1CF3">
        <w:t>limited to o</w:t>
      </w:r>
      <w:r w:rsidR="005D5AB6">
        <w:t>nly primiparous women</w:t>
      </w:r>
      <w:r w:rsidR="0030380E">
        <w:t xml:space="preserve"> showed that a quarter of these women had anal sphincter defect on ultrasound (</w:t>
      </w:r>
      <w:r w:rsidR="005D5AB6">
        <w:t>27%</w:t>
      </w:r>
      <w:r w:rsidR="0030380E">
        <w:t xml:space="preserve">, </w:t>
      </w:r>
      <w:r w:rsidR="005D5AB6">
        <w:t>95%CI: 22-33%, I</w:t>
      </w:r>
      <w:r w:rsidR="005D5AB6">
        <w:rPr>
          <w:rStyle w:val="Nmerodepgina"/>
          <w:vertAlign w:val="superscript"/>
        </w:rPr>
        <w:t>2</w:t>
      </w:r>
      <w:r w:rsidR="005D5AB6">
        <w:t>=88%) (</w:t>
      </w:r>
      <w:r>
        <w:t>20 studies, 2</w:t>
      </w:r>
      <w:r w:rsidR="007551FF">
        <w:t>,</w:t>
      </w:r>
      <w:r>
        <w:t>266 women</w:t>
      </w:r>
      <w:r w:rsidR="005D5AB6">
        <w:t xml:space="preserve">). </w:t>
      </w:r>
    </w:p>
    <w:p w14:paraId="4CD386C7" w14:textId="09EDF8C2" w:rsidR="005F377C" w:rsidRDefault="005E1668" w:rsidP="00D737B7">
      <w:pPr>
        <w:pStyle w:val="Body"/>
        <w:spacing w:line="480" w:lineRule="auto"/>
      </w:pPr>
      <w:r>
        <w:t xml:space="preserve">Subgroup analysis showed a </w:t>
      </w:r>
      <w:r w:rsidR="00895EFE">
        <w:t xml:space="preserve">decrease </w:t>
      </w:r>
      <w:r>
        <w:t>in ultrasound diagnosed sphincter defects in studies published after 2000 than before (p=0.018)</w:t>
      </w:r>
      <w:r w:rsidR="006132C4">
        <w:t xml:space="preserve"> (Appendix </w:t>
      </w:r>
      <w:r w:rsidR="00BC111A">
        <w:t>3</w:t>
      </w:r>
      <w:r w:rsidR="006132C4">
        <w:t>)</w:t>
      </w:r>
      <w:r>
        <w:t>. No differences were observed according to the r</w:t>
      </w:r>
      <w:r w:rsidR="009C4C55">
        <w:t>isk</w:t>
      </w:r>
      <w:r>
        <w:t xml:space="preserve"> of epidural, episiotomy or quality of studies (</w:t>
      </w:r>
      <w:r w:rsidR="005F140E">
        <w:t xml:space="preserve">Appendix </w:t>
      </w:r>
      <w:r w:rsidR="00BC111A">
        <w:t>3</w:t>
      </w:r>
      <w:r>
        <w:t>).</w:t>
      </w:r>
      <w:r w:rsidR="005F377C">
        <w:t xml:space="preserve"> </w:t>
      </w:r>
      <w:r>
        <w:t>After vaginal delivery</w:t>
      </w:r>
      <w:r w:rsidR="005F377C">
        <w:t>,</w:t>
      </w:r>
      <w:r>
        <w:t xml:space="preserve"> a fifth of women (19%, 95%</w:t>
      </w:r>
      <w:r w:rsidR="0066471F">
        <w:t xml:space="preserve"> </w:t>
      </w:r>
      <w:r>
        <w:t>CI 14-25, I</w:t>
      </w:r>
      <w:r>
        <w:rPr>
          <w:rStyle w:val="Nmerodepgina"/>
          <w:vertAlign w:val="superscript"/>
        </w:rPr>
        <w:t>2</w:t>
      </w:r>
      <w:r>
        <w:t>=92%) reported anal incontinence symptoms (25 studies,</w:t>
      </w:r>
      <w:r w:rsidR="002B46EF">
        <w:t xml:space="preserve"> </w:t>
      </w:r>
      <w:r>
        <w:t>2</w:t>
      </w:r>
      <w:r w:rsidR="00D01356">
        <w:t>,</w:t>
      </w:r>
      <w:r w:rsidR="00895EFE">
        <w:t>523</w:t>
      </w:r>
      <w:r>
        <w:t xml:space="preserve"> women</w:t>
      </w:r>
      <w:r w:rsidR="002B46EF">
        <w:t>).</w:t>
      </w:r>
      <w:r>
        <w:t xml:space="preserve"> The occurrence of symptoms did not </w:t>
      </w:r>
      <w:r w:rsidR="005F377C">
        <w:t xml:space="preserve">vary </w:t>
      </w:r>
      <w:r>
        <w:t>over time (p=0.707) (</w:t>
      </w:r>
      <w:r w:rsidR="005F377C">
        <w:t>F</w:t>
      </w:r>
      <w:r>
        <w:t>igure 3).</w:t>
      </w:r>
      <w:r w:rsidR="005F377C">
        <w:t xml:space="preserve"> </w:t>
      </w:r>
      <w:r w:rsidR="007551FF">
        <w:t>W</w:t>
      </w:r>
      <w:r w:rsidR="007551FF">
        <w:rPr>
          <w:rStyle w:val="Nmerodepgina"/>
          <w:iCs/>
        </w:rPr>
        <w:t xml:space="preserve">omen who underwent operative vaginal delivery (forceps or </w:t>
      </w:r>
      <w:proofErr w:type="spellStart"/>
      <w:r w:rsidR="007551FF">
        <w:rPr>
          <w:rStyle w:val="Nmerodepgina"/>
          <w:iCs/>
        </w:rPr>
        <w:t>ventouse</w:t>
      </w:r>
      <w:proofErr w:type="spellEnd"/>
      <w:r w:rsidR="007551FF">
        <w:rPr>
          <w:rStyle w:val="Nmerodepgina"/>
          <w:iCs/>
        </w:rPr>
        <w:t xml:space="preserve">) were 4-times more likely to have anal sphincter defects than those who had spontaneous delivery </w:t>
      </w:r>
      <w:r w:rsidR="007551FF">
        <w:t>(OR 4.10, 95% CI 2.36-7.12, I</w:t>
      </w:r>
      <w:r w:rsidR="007551FF" w:rsidRPr="002139FC">
        <w:rPr>
          <w:vertAlign w:val="superscript"/>
        </w:rPr>
        <w:t>2</w:t>
      </w:r>
      <w:r w:rsidR="007551FF">
        <w:t xml:space="preserve">=68.7%) (15 studies, 1,949 women). </w:t>
      </w:r>
    </w:p>
    <w:p w14:paraId="69E667EB" w14:textId="77777777" w:rsidR="00A22901" w:rsidRDefault="00A22901" w:rsidP="00D737B7">
      <w:pPr>
        <w:pStyle w:val="Body"/>
        <w:spacing w:line="480" w:lineRule="auto"/>
      </w:pPr>
    </w:p>
    <w:p w14:paraId="472D843A" w14:textId="77777777" w:rsidR="00A22901" w:rsidRDefault="005E1668" w:rsidP="00DF4322">
      <w:pPr>
        <w:pStyle w:val="Body"/>
        <w:spacing w:line="480" w:lineRule="auto"/>
        <w:outlineLvl w:val="0"/>
        <w:rPr>
          <w:rStyle w:val="Nmerodepgina"/>
          <w:i/>
          <w:iCs/>
        </w:rPr>
      </w:pPr>
      <w:r>
        <w:rPr>
          <w:rStyle w:val="Nmerodepgina"/>
          <w:i/>
          <w:iCs/>
        </w:rPr>
        <w:t xml:space="preserve">Women without a clinical suspicion of </w:t>
      </w:r>
      <w:r w:rsidR="008F0FB9">
        <w:rPr>
          <w:rStyle w:val="Nmerodepgina"/>
          <w:i/>
          <w:iCs/>
        </w:rPr>
        <w:t>obstetric anal sphincter injury</w:t>
      </w:r>
      <w:r>
        <w:rPr>
          <w:rStyle w:val="Nmerodepgina"/>
          <w:i/>
          <w:iCs/>
        </w:rPr>
        <w:t xml:space="preserve"> </w:t>
      </w:r>
    </w:p>
    <w:p w14:paraId="38368774" w14:textId="32FA4FBB" w:rsidR="00A22901" w:rsidRDefault="005E1668" w:rsidP="00D737B7">
      <w:pPr>
        <w:pStyle w:val="Body"/>
        <w:spacing w:line="480" w:lineRule="auto"/>
      </w:pPr>
      <w:r>
        <w:t>In 13% of women (95% C</w:t>
      </w:r>
      <w:r w:rsidR="00B37346">
        <w:t xml:space="preserve">I </w:t>
      </w:r>
      <w:r>
        <w:t>10-17, I</w:t>
      </w:r>
      <w:r>
        <w:rPr>
          <w:rStyle w:val="Nmerodepgina"/>
          <w:vertAlign w:val="superscript"/>
        </w:rPr>
        <w:t>2</w:t>
      </w:r>
      <w:r>
        <w:t xml:space="preserve">=89%), although </w:t>
      </w:r>
      <w:r w:rsidR="00BA0D11">
        <w:t xml:space="preserve">anal sphincter injury </w:t>
      </w:r>
      <w:r>
        <w:t>was not suspected</w:t>
      </w:r>
      <w:r w:rsidR="00BA0D11" w:rsidRPr="00BA0D11">
        <w:t xml:space="preserve"> </w:t>
      </w:r>
      <w:r w:rsidR="00BA0D11">
        <w:t>clinically</w:t>
      </w:r>
      <w:r>
        <w:t>, sphincter defects were diagnosed on ultrasound (28 studies, 3</w:t>
      </w:r>
      <w:r w:rsidR="007551FF">
        <w:t>,</w:t>
      </w:r>
      <w:r>
        <w:t>688 women</w:t>
      </w:r>
      <w:r w:rsidR="00326089">
        <w:t>)</w:t>
      </w:r>
      <w:r>
        <w:t xml:space="preserve">. The rate of diagnosis varied significantly with the timing of the ultrasound (p=0.011), with the highest </w:t>
      </w:r>
      <w:r w:rsidR="00E7398D">
        <w:t xml:space="preserve">rates </w:t>
      </w:r>
      <w:r>
        <w:t>at 3-6 months (20%, 95% CI: 15-25, I</w:t>
      </w:r>
      <w:r>
        <w:rPr>
          <w:rStyle w:val="Nmerodepgina"/>
          <w:vertAlign w:val="superscript"/>
        </w:rPr>
        <w:t>2</w:t>
      </w:r>
      <w:r>
        <w:t>=76%) after delivery (</w:t>
      </w:r>
      <w:r w:rsidR="00E7398D">
        <w:t>F</w:t>
      </w:r>
      <w:r>
        <w:t>igure 3). Overall 14% (95% CI: 6-24, I</w:t>
      </w:r>
      <w:r>
        <w:rPr>
          <w:rStyle w:val="Nmerodepgina"/>
          <w:vertAlign w:val="superscript"/>
        </w:rPr>
        <w:t>2</w:t>
      </w:r>
      <w:r>
        <w:t xml:space="preserve">=95%) of women without clinical suspicion of </w:t>
      </w:r>
      <w:r w:rsidR="00676204">
        <w:t>sphincter injury reported anal inconti</w:t>
      </w:r>
      <w:r>
        <w:t>nence (13 studies, 1</w:t>
      </w:r>
      <w:r w:rsidR="007551FF">
        <w:t>,</w:t>
      </w:r>
      <w:r>
        <w:t>295 w</w:t>
      </w:r>
      <w:r w:rsidR="00676204">
        <w:t>omen).</w:t>
      </w:r>
      <w:r>
        <w:t xml:space="preserve"> The r</w:t>
      </w:r>
      <w:r w:rsidR="009C4C55">
        <w:t>isk</w:t>
      </w:r>
      <w:r>
        <w:t xml:space="preserve"> of anal incontinence increased over time (p=0.00), with the </w:t>
      </w:r>
      <w:r w:rsidR="00676204">
        <w:t>highest r</w:t>
      </w:r>
      <w:r w:rsidR="009C4C55">
        <w:t>isk</w:t>
      </w:r>
      <w:r w:rsidR="00676204">
        <w:t xml:space="preserve"> observed </w:t>
      </w:r>
      <w:r w:rsidR="0067302B">
        <w:t xml:space="preserve">at </w:t>
      </w:r>
      <w:r>
        <w:t>6 months (39%, 95%CI: 17-62, I</w:t>
      </w:r>
      <w:r>
        <w:rPr>
          <w:rStyle w:val="Nmerodepgina"/>
          <w:vertAlign w:val="superscript"/>
        </w:rPr>
        <w:t>2</w:t>
      </w:r>
      <w:r>
        <w:t>=95%) after delivery.</w:t>
      </w:r>
    </w:p>
    <w:p w14:paraId="2DA96FA1" w14:textId="22F54E5A" w:rsidR="00804C26" w:rsidRPr="00052723" w:rsidRDefault="00804C26" w:rsidP="00D737B7">
      <w:pPr>
        <w:pStyle w:val="Body"/>
        <w:spacing w:line="480" w:lineRule="auto"/>
        <w:rPr>
          <w:rStyle w:val="Nmerodepgina"/>
        </w:rPr>
      </w:pPr>
      <w:r>
        <w:lastRenderedPageBreak/>
        <w:t>In primiparous women</w:t>
      </w:r>
      <w:r w:rsidR="00803D22">
        <w:t xml:space="preserve"> without clinical suspicion of anal sphincter injury,</w:t>
      </w:r>
      <w:r>
        <w:t xml:space="preserve"> the overall risk of anal sphincter defects is 14% (95% CI: 9-19, I</w:t>
      </w:r>
      <w:r>
        <w:rPr>
          <w:rStyle w:val="Nmerodepgina"/>
          <w:vertAlign w:val="superscript"/>
        </w:rPr>
        <w:t>2</w:t>
      </w:r>
      <w:r>
        <w:t>=92%) (20 studies, 2552 women) (Appendix 4).</w:t>
      </w:r>
    </w:p>
    <w:p w14:paraId="1EF73393" w14:textId="77777777" w:rsidR="00A22901" w:rsidRDefault="00A22901" w:rsidP="00D737B7">
      <w:pPr>
        <w:pStyle w:val="Body"/>
        <w:spacing w:line="480" w:lineRule="auto"/>
      </w:pPr>
    </w:p>
    <w:p w14:paraId="0C825E5B" w14:textId="77777777" w:rsidR="00A22901" w:rsidRDefault="00405BC9" w:rsidP="00DF4322">
      <w:pPr>
        <w:pStyle w:val="Body"/>
        <w:spacing w:line="480" w:lineRule="auto"/>
        <w:outlineLvl w:val="0"/>
        <w:rPr>
          <w:rStyle w:val="Nmerodepgina"/>
          <w:i/>
          <w:iCs/>
        </w:rPr>
      </w:pPr>
      <w:r>
        <w:rPr>
          <w:rStyle w:val="Nmerodepgina"/>
          <w:i/>
          <w:iCs/>
        </w:rPr>
        <w:t xml:space="preserve">Anal sphincter related outcomes </w:t>
      </w:r>
      <w:r w:rsidR="005E1668">
        <w:rPr>
          <w:rStyle w:val="Nmerodepgina"/>
          <w:i/>
          <w:iCs/>
        </w:rPr>
        <w:t>after primary repair</w:t>
      </w:r>
    </w:p>
    <w:p w14:paraId="22693B99" w14:textId="07830476" w:rsidR="007255BC" w:rsidRDefault="0066471F" w:rsidP="00D737B7">
      <w:pPr>
        <w:pStyle w:val="Body"/>
        <w:spacing w:line="480" w:lineRule="auto"/>
      </w:pPr>
      <w:r>
        <w:rPr>
          <w:iCs/>
        </w:rPr>
        <w:t xml:space="preserve">In </w:t>
      </w:r>
      <w:r w:rsidR="0067302B">
        <w:rPr>
          <w:iCs/>
        </w:rPr>
        <w:t xml:space="preserve">over half of all women </w:t>
      </w:r>
      <w:r w:rsidR="00683B14">
        <w:rPr>
          <w:iCs/>
        </w:rPr>
        <w:t xml:space="preserve">who had primary repair, persistent </w:t>
      </w:r>
      <w:r w:rsidR="005E1668">
        <w:t xml:space="preserve">sphincter defects </w:t>
      </w:r>
      <w:r w:rsidR="0067302B">
        <w:t>were diagnosed on ultrasound (</w:t>
      </w:r>
      <w:r w:rsidR="005E1668">
        <w:t>5</w:t>
      </w:r>
      <w:r w:rsidR="00895EFE">
        <w:t>5</w:t>
      </w:r>
      <w:r w:rsidR="0067302B">
        <w:t xml:space="preserve">%, 95% </w:t>
      </w:r>
      <w:r w:rsidR="005E1668">
        <w:t>CI</w:t>
      </w:r>
      <w:r w:rsidR="0067302B">
        <w:t xml:space="preserve"> </w:t>
      </w:r>
      <w:r w:rsidR="005E1668">
        <w:t>4</w:t>
      </w:r>
      <w:r w:rsidR="00895EFE">
        <w:t>5</w:t>
      </w:r>
      <w:r w:rsidR="005E1668">
        <w:t>-6</w:t>
      </w:r>
      <w:r w:rsidR="00895EFE">
        <w:t>3</w:t>
      </w:r>
      <w:r w:rsidR="005E1668">
        <w:t>, I</w:t>
      </w:r>
      <w:r w:rsidR="005E1668">
        <w:rPr>
          <w:rStyle w:val="Nmerodepgina"/>
          <w:vertAlign w:val="superscript"/>
        </w:rPr>
        <w:t>2</w:t>
      </w:r>
      <w:r w:rsidR="005E1668">
        <w:t>=98%) (5</w:t>
      </w:r>
      <w:r w:rsidR="00895EFE">
        <w:t>5</w:t>
      </w:r>
      <w:r w:rsidR="005E1668">
        <w:t xml:space="preserve"> </w:t>
      </w:r>
      <w:proofErr w:type="spellStart"/>
      <w:r w:rsidR="005E1668">
        <w:rPr>
          <w:lang w:val="de-DE"/>
        </w:rPr>
        <w:t>studies</w:t>
      </w:r>
      <w:proofErr w:type="spellEnd"/>
      <w:r w:rsidR="00F03165">
        <w:rPr>
          <w:lang w:val="de-DE"/>
        </w:rPr>
        <w:t xml:space="preserve">, </w:t>
      </w:r>
      <w:r w:rsidR="00895EFE">
        <w:t>7</w:t>
      </w:r>
      <w:r w:rsidR="007551FF">
        <w:t>,</w:t>
      </w:r>
      <w:r w:rsidR="00895EFE">
        <w:t>549</w:t>
      </w:r>
      <w:r w:rsidR="005E1668">
        <w:t xml:space="preserve"> women) (</w:t>
      </w:r>
      <w:r w:rsidR="005F140E">
        <w:t>Figure 3</w:t>
      </w:r>
      <w:r w:rsidR="005E1668">
        <w:t>). This r</w:t>
      </w:r>
      <w:r w:rsidR="009C4C55">
        <w:t>isk</w:t>
      </w:r>
      <w:r w:rsidR="005E1668">
        <w:t xml:space="preserve"> did not vary significantly according to</w:t>
      </w:r>
      <w:r w:rsidR="00F03165">
        <w:t xml:space="preserve"> the</w:t>
      </w:r>
      <w:r w:rsidR="005E1668">
        <w:t xml:space="preserve"> follow-up period (p=0.363)</w:t>
      </w:r>
      <w:r w:rsidR="00F03165">
        <w:t xml:space="preserve"> </w:t>
      </w:r>
      <w:r w:rsidR="005E1668">
        <w:t>(</w:t>
      </w:r>
      <w:r w:rsidR="00F03165">
        <w:t>F</w:t>
      </w:r>
      <w:r w:rsidR="005E1668">
        <w:t xml:space="preserve">igure 3). </w:t>
      </w:r>
      <w:r w:rsidR="00492927">
        <w:t xml:space="preserve">In </w:t>
      </w:r>
      <w:r w:rsidR="004B3E71">
        <w:t xml:space="preserve">subgroup </w:t>
      </w:r>
      <w:r w:rsidR="005E1668">
        <w:t xml:space="preserve">analysis including </w:t>
      </w:r>
      <w:r w:rsidR="00040683">
        <w:t>only primiparous women</w:t>
      </w:r>
      <w:r w:rsidR="00492927">
        <w:t>, 64% (95% CI 46-80%, I</w:t>
      </w:r>
      <w:r w:rsidR="00492927">
        <w:rPr>
          <w:rStyle w:val="Nmerodepgina"/>
          <w:vertAlign w:val="superscript"/>
        </w:rPr>
        <w:t>2</w:t>
      </w:r>
      <w:r w:rsidR="00492927">
        <w:t>=97%) were diagnosed with sphincter defects on ultrasound</w:t>
      </w:r>
      <w:r w:rsidR="00040683">
        <w:t xml:space="preserve"> </w:t>
      </w:r>
      <w:r w:rsidR="005E1668">
        <w:t xml:space="preserve">(Appendix </w:t>
      </w:r>
      <w:r w:rsidR="006132C4">
        <w:t>4</w:t>
      </w:r>
      <w:r w:rsidR="005E1668">
        <w:t>). Subgroup analysis did not show any</w:t>
      </w:r>
      <w:r w:rsidR="004E2EF6">
        <w:t xml:space="preserve"> statistically significant</w:t>
      </w:r>
      <w:r w:rsidR="005E1668">
        <w:t xml:space="preserve"> difference</w:t>
      </w:r>
      <w:r w:rsidR="004E2EF6">
        <w:t xml:space="preserve"> in post repair anal sphincter defects,</w:t>
      </w:r>
      <w:r w:rsidR="005E1668">
        <w:t xml:space="preserve"> </w:t>
      </w:r>
      <w:r w:rsidR="00FB013B">
        <w:t xml:space="preserve">according to the type of sphincter repair </w:t>
      </w:r>
      <w:r w:rsidR="005E1668">
        <w:t>(p=0.052)</w:t>
      </w:r>
      <w:r w:rsidR="00123AED">
        <w:t xml:space="preserve"> (Table </w:t>
      </w:r>
      <w:r w:rsidR="00586497">
        <w:t>1</w:t>
      </w:r>
      <w:r w:rsidR="00123AED">
        <w:t>)</w:t>
      </w:r>
      <w:r w:rsidR="005E1668">
        <w:t xml:space="preserve">. </w:t>
      </w:r>
      <w:r w:rsidR="00A33261">
        <w:t xml:space="preserve">Post </w:t>
      </w:r>
      <w:r w:rsidR="0097048D">
        <w:t xml:space="preserve">end-to-end </w:t>
      </w:r>
      <w:r w:rsidR="00086101">
        <w:t xml:space="preserve">repair, the risk of anal sphincter defect </w:t>
      </w:r>
      <w:r w:rsidR="0097048D">
        <w:t xml:space="preserve">was </w:t>
      </w:r>
      <w:r w:rsidR="00086101">
        <w:t>0.71 (95% CI 0.54-0.85, I</w:t>
      </w:r>
      <w:r w:rsidR="00086101">
        <w:rPr>
          <w:rStyle w:val="Nmerodepgina"/>
          <w:vertAlign w:val="superscript"/>
        </w:rPr>
        <w:t>2</w:t>
      </w:r>
      <w:r w:rsidR="00086101">
        <w:t>=97%, 1143 women) vs 0.43 post overlap approximation (95% CI 0.21-0.66, I</w:t>
      </w:r>
      <w:r w:rsidR="00086101">
        <w:rPr>
          <w:rStyle w:val="Nmerodepgina"/>
          <w:vertAlign w:val="superscript"/>
        </w:rPr>
        <w:t>2</w:t>
      </w:r>
      <w:r w:rsidR="00086101">
        <w:t xml:space="preserve">=96%, </w:t>
      </w:r>
      <w:r w:rsidR="007255BC">
        <w:t>45</w:t>
      </w:r>
      <w:r w:rsidR="00086101">
        <w:t>6 women) or 0.49 for mixed repair techniques (95% CI 0.38-0.59, I</w:t>
      </w:r>
      <w:r w:rsidR="00086101">
        <w:rPr>
          <w:rStyle w:val="Nmerodepgina"/>
          <w:vertAlign w:val="superscript"/>
        </w:rPr>
        <w:t>2</w:t>
      </w:r>
      <w:r w:rsidR="00086101">
        <w:t>=99%, 6</w:t>
      </w:r>
      <w:r w:rsidR="00D01356">
        <w:t>,</w:t>
      </w:r>
      <w:r w:rsidR="00086101">
        <w:t>538 women</w:t>
      </w:r>
      <w:r w:rsidR="00123AED">
        <w:t>).</w:t>
      </w:r>
      <w:r w:rsidR="005E1668">
        <w:t xml:space="preserve"> </w:t>
      </w:r>
      <w:r w:rsidR="00572CFE">
        <w:t xml:space="preserve">Over a third of women experienced </w:t>
      </w:r>
      <w:r w:rsidR="005E1668">
        <w:t xml:space="preserve">anal incontinence symptoms following primary repair of </w:t>
      </w:r>
      <w:r w:rsidR="00572CFE">
        <w:t>the sphincter (</w:t>
      </w:r>
      <w:r w:rsidR="005E1668">
        <w:t>38</w:t>
      </w:r>
      <w:r w:rsidR="00572CFE">
        <w:t xml:space="preserve">%, 95% </w:t>
      </w:r>
      <w:r w:rsidR="005E1668">
        <w:t>CI 33-43, I</w:t>
      </w:r>
      <w:r w:rsidR="005E1668">
        <w:rPr>
          <w:rStyle w:val="Nmerodepgina"/>
          <w:vertAlign w:val="superscript"/>
        </w:rPr>
        <w:t>2</w:t>
      </w:r>
      <w:r w:rsidR="005E1668">
        <w:t xml:space="preserve">=92%) </w:t>
      </w:r>
      <w:r w:rsidR="00465383">
        <w:t>(</w:t>
      </w:r>
      <w:r w:rsidR="005E1668">
        <w:t>50 studies</w:t>
      </w:r>
      <w:r w:rsidR="00465383">
        <w:t>, 5</w:t>
      </w:r>
      <w:r w:rsidR="007551FF">
        <w:t>,</w:t>
      </w:r>
      <w:r w:rsidR="005E1668">
        <w:t>166 women</w:t>
      </w:r>
      <w:r w:rsidR="00465383">
        <w:t>)</w:t>
      </w:r>
      <w:r w:rsidR="005E1668">
        <w:t xml:space="preserve"> (</w:t>
      </w:r>
      <w:r w:rsidR="00C4455E">
        <w:t>F</w:t>
      </w:r>
      <w:r w:rsidR="005E1668">
        <w:t>igure 3). This r</w:t>
      </w:r>
      <w:r w:rsidR="009C4C55">
        <w:t>isk</w:t>
      </w:r>
      <w:r w:rsidR="005E1668">
        <w:t xml:space="preserve"> did not vary </w:t>
      </w:r>
      <w:r w:rsidR="00C4455E">
        <w:t xml:space="preserve">according to the timing of follow-up </w:t>
      </w:r>
      <w:r w:rsidR="005E1668">
        <w:t>(p=0.447).</w:t>
      </w:r>
      <w:r w:rsidR="002D3F55">
        <w:t xml:space="preserve"> </w:t>
      </w:r>
      <w:r w:rsidR="002D3F55">
        <w:t>Flatus incontinence was reported by a third of all women undergoing repair (31%, 95% CI 25-38, I</w:t>
      </w:r>
      <w:r w:rsidR="002D3F55">
        <w:rPr>
          <w:rStyle w:val="Nmerodepgina"/>
          <w:vertAlign w:val="superscript"/>
        </w:rPr>
        <w:t>2</w:t>
      </w:r>
      <w:r w:rsidR="002D3F55">
        <w:t>=94%), whereas fecal incontinence was reported in 1 out of 10 women (9%, 95</w:t>
      </w:r>
      <w:r w:rsidR="002D3F55">
        <w:t>% CI 6-12, I</w:t>
      </w:r>
      <w:r w:rsidR="002D3F55">
        <w:rPr>
          <w:rStyle w:val="Nmerodepgina"/>
          <w:vertAlign w:val="superscript"/>
        </w:rPr>
        <w:t>2</w:t>
      </w:r>
      <w:r w:rsidR="002D3F55">
        <w:t>=85%)</w:t>
      </w:r>
      <w:r w:rsidR="0005735D">
        <w:t xml:space="preserve">About one in </w:t>
      </w:r>
      <w:r w:rsidR="007255BC">
        <w:t xml:space="preserve">4 in 10 </w:t>
      </w:r>
      <w:r w:rsidR="00465383">
        <w:t xml:space="preserve">primiparous </w:t>
      </w:r>
      <w:r w:rsidR="0005735D">
        <w:t>women (</w:t>
      </w:r>
      <w:r w:rsidR="007255BC">
        <w:t>40</w:t>
      </w:r>
      <w:r w:rsidR="0005735D">
        <w:t xml:space="preserve">%, 95 CI </w:t>
      </w:r>
      <w:r w:rsidR="007255BC">
        <w:t>30</w:t>
      </w:r>
      <w:r w:rsidR="0005735D">
        <w:t>-</w:t>
      </w:r>
      <w:r w:rsidR="007255BC">
        <w:t>5</w:t>
      </w:r>
      <w:r w:rsidR="0005735D">
        <w:t>2, I</w:t>
      </w:r>
      <w:r w:rsidR="0005735D">
        <w:rPr>
          <w:rStyle w:val="Nmerodepgina"/>
          <w:vertAlign w:val="superscript"/>
        </w:rPr>
        <w:t>2</w:t>
      </w:r>
      <w:r w:rsidR="0005735D">
        <w:t>=9</w:t>
      </w:r>
      <w:r w:rsidR="007255BC">
        <w:t>1</w:t>
      </w:r>
      <w:r w:rsidR="0005735D">
        <w:t>%) reported anal incontinence after repair of the sphincter</w:t>
      </w:r>
      <w:r w:rsidR="007255BC">
        <w:t xml:space="preserve"> (Appendix 4)</w:t>
      </w:r>
      <w:r w:rsidR="00465383">
        <w:t>.</w:t>
      </w:r>
      <w:r w:rsidR="005E1668">
        <w:t xml:space="preserve"> </w:t>
      </w:r>
    </w:p>
    <w:p w14:paraId="01D45719" w14:textId="144256FB" w:rsidR="007255BC" w:rsidRDefault="000A2613" w:rsidP="00D737B7">
      <w:pPr>
        <w:pStyle w:val="Body"/>
        <w:spacing w:line="480" w:lineRule="auto"/>
      </w:pPr>
      <w:r>
        <w:t>There were significant differences according to the type of repair</w:t>
      </w:r>
      <w:r w:rsidR="007255BC">
        <w:t xml:space="preserve"> and post repair anal incontinence,</w:t>
      </w:r>
      <w:r>
        <w:t xml:space="preserve"> with lowest r</w:t>
      </w:r>
      <w:r w:rsidR="009C4C55">
        <w:t>isk</w:t>
      </w:r>
      <w:r>
        <w:t xml:space="preserve"> in studies where either method of repair </w:t>
      </w:r>
      <w:r w:rsidR="00B14FDD">
        <w:t xml:space="preserve">was used </w:t>
      </w:r>
      <w:r>
        <w:t xml:space="preserve">(overlap or end-to-end) </w:t>
      </w:r>
      <w:r w:rsidR="009F2A9D">
        <w:t xml:space="preserve">than only end-to-end or only overlap technique </w:t>
      </w:r>
      <w:r w:rsidR="005F140E">
        <w:t>(p</w:t>
      </w:r>
      <w:r w:rsidR="007255BC">
        <w:t>&lt;0.01</w:t>
      </w:r>
      <w:r w:rsidR="005F140E">
        <w:t xml:space="preserve">) (Table </w:t>
      </w:r>
      <w:r w:rsidR="00586497">
        <w:t>1</w:t>
      </w:r>
      <w:r w:rsidR="005F140E">
        <w:t>)</w:t>
      </w:r>
      <w:r w:rsidR="009F2A9D">
        <w:t xml:space="preserve">. </w:t>
      </w:r>
    </w:p>
    <w:p w14:paraId="006A7545" w14:textId="06B6A1D4" w:rsidR="00A22901" w:rsidRDefault="007074FC" w:rsidP="00D737B7">
      <w:pPr>
        <w:pStyle w:val="Body"/>
        <w:spacing w:line="480" w:lineRule="auto"/>
      </w:pPr>
      <w:r>
        <w:lastRenderedPageBreak/>
        <w:t xml:space="preserve">The findings did not vary according to the study quality. </w:t>
      </w:r>
      <w:r w:rsidR="007D4460">
        <w:t xml:space="preserve">Finally, our data concluded similar risk for isolated defects in the internal and or external sphincters for each technique (table </w:t>
      </w:r>
      <w:r w:rsidR="00586497">
        <w:t>1</w:t>
      </w:r>
      <w:r w:rsidR="007D4460">
        <w:t>).</w:t>
      </w:r>
    </w:p>
    <w:p w14:paraId="0F2191FD" w14:textId="77777777" w:rsidR="002B46EF" w:rsidRDefault="002B46EF" w:rsidP="00D737B7">
      <w:pPr>
        <w:pStyle w:val="Body"/>
        <w:spacing w:line="480" w:lineRule="auto"/>
      </w:pPr>
    </w:p>
    <w:p w14:paraId="15EA5A0D" w14:textId="77777777" w:rsidR="00A22901" w:rsidRDefault="00465383" w:rsidP="00DF4322">
      <w:pPr>
        <w:pStyle w:val="Body"/>
        <w:spacing w:line="480" w:lineRule="auto"/>
        <w:outlineLvl w:val="0"/>
        <w:rPr>
          <w:rStyle w:val="Nmerodepgina"/>
          <w:rFonts w:cs="Times New Roman"/>
          <w:i/>
          <w:iCs/>
          <w:color w:val="auto"/>
        </w:rPr>
      </w:pPr>
      <w:proofErr w:type="spellStart"/>
      <w:r w:rsidRPr="00D737B7">
        <w:rPr>
          <w:i/>
          <w:lang w:val="de-DE"/>
        </w:rPr>
        <w:t>Association</w:t>
      </w:r>
      <w:proofErr w:type="spellEnd"/>
      <w:r w:rsidRPr="00D737B7">
        <w:rPr>
          <w:i/>
          <w:lang w:val="de-DE"/>
        </w:rPr>
        <w:t xml:space="preserve"> </w:t>
      </w:r>
      <w:proofErr w:type="spellStart"/>
      <w:r w:rsidRPr="00D737B7">
        <w:rPr>
          <w:i/>
          <w:lang w:val="de-DE"/>
        </w:rPr>
        <w:t>between</w:t>
      </w:r>
      <w:proofErr w:type="spellEnd"/>
      <w:r w:rsidRPr="00D737B7">
        <w:rPr>
          <w:i/>
          <w:lang w:val="de-DE"/>
        </w:rPr>
        <w:t xml:space="preserve"> </w:t>
      </w:r>
      <w:r w:rsidR="005E1668" w:rsidRPr="00465383">
        <w:rPr>
          <w:rStyle w:val="Nmerodepgina"/>
          <w:i/>
          <w:iCs/>
        </w:rPr>
        <w:t>ultrasound</w:t>
      </w:r>
      <w:r w:rsidR="005E1668">
        <w:rPr>
          <w:rStyle w:val="Nmerodepgina"/>
          <w:i/>
          <w:iCs/>
        </w:rPr>
        <w:t xml:space="preserve"> anal sphincter defects </w:t>
      </w:r>
      <w:r>
        <w:rPr>
          <w:rStyle w:val="Nmerodepgina"/>
          <w:i/>
          <w:iCs/>
        </w:rPr>
        <w:t xml:space="preserve">and </w:t>
      </w:r>
      <w:r w:rsidR="005E1668">
        <w:rPr>
          <w:rStyle w:val="Nmerodepgina"/>
          <w:i/>
          <w:iCs/>
        </w:rPr>
        <w:t xml:space="preserve">anal incontinence </w:t>
      </w:r>
    </w:p>
    <w:p w14:paraId="5A8D5A1C" w14:textId="7A626626" w:rsidR="00A22901" w:rsidRDefault="005529F3" w:rsidP="00D737B7">
      <w:pPr>
        <w:pStyle w:val="Body"/>
        <w:spacing w:line="480" w:lineRule="auto"/>
      </w:pPr>
      <w:r>
        <w:t xml:space="preserve">Table 2 shows the relationship between ultrasound diagnosed defect and anal incontinence. </w:t>
      </w:r>
      <w:r>
        <w:rPr>
          <w:rStyle w:val="Nmerodepgina"/>
          <w:iCs/>
        </w:rPr>
        <w:t xml:space="preserve">Women </w:t>
      </w:r>
      <w:r w:rsidR="006E497B">
        <w:rPr>
          <w:rStyle w:val="Nmerodepgina"/>
          <w:iCs/>
        </w:rPr>
        <w:t xml:space="preserve">who had sphincter defect diagnosed on ultrasound </w:t>
      </w:r>
      <w:r w:rsidR="004D0955">
        <w:rPr>
          <w:rStyle w:val="Nmerodepgina"/>
          <w:iCs/>
        </w:rPr>
        <w:t>following a vaginal delivery were</w:t>
      </w:r>
      <w:r w:rsidR="006E497B">
        <w:rPr>
          <w:rStyle w:val="Nmerodepgina"/>
          <w:iCs/>
        </w:rPr>
        <w:t xml:space="preserve"> 4-times more likely to have anal incontinence </w:t>
      </w:r>
      <w:r w:rsidR="004D0955">
        <w:rPr>
          <w:rStyle w:val="Nmerodepgina"/>
          <w:iCs/>
        </w:rPr>
        <w:t xml:space="preserve">than those with intact sphincter </w:t>
      </w:r>
      <w:r w:rsidR="006E497B">
        <w:t xml:space="preserve">(RR </w:t>
      </w:r>
      <w:r w:rsidR="005E1668">
        <w:t>3.74</w:t>
      </w:r>
      <w:r w:rsidR="006E497B">
        <w:t xml:space="preserve">, 95% CI </w:t>
      </w:r>
      <w:r w:rsidR="005E1668">
        <w:t>2.17-6.45</w:t>
      </w:r>
      <w:r w:rsidR="00A26070">
        <w:t>, I</w:t>
      </w:r>
      <w:r w:rsidR="00A26070">
        <w:rPr>
          <w:vertAlign w:val="superscript"/>
        </w:rPr>
        <w:t>2</w:t>
      </w:r>
      <w:r w:rsidR="00A26070">
        <w:t>=80%</w:t>
      </w:r>
      <w:r w:rsidR="005E1668">
        <w:t xml:space="preserve">) </w:t>
      </w:r>
      <w:r w:rsidR="006E497B">
        <w:t>(1</w:t>
      </w:r>
      <w:r w:rsidR="005E1668">
        <w:t>9 studies</w:t>
      </w:r>
      <w:r w:rsidR="006E497B">
        <w:t xml:space="preserve">, </w:t>
      </w:r>
      <w:r w:rsidR="005E1668">
        <w:t>2</w:t>
      </w:r>
      <w:r w:rsidR="007551FF">
        <w:t>,</w:t>
      </w:r>
      <w:r w:rsidR="005E1668">
        <w:t>005 women</w:t>
      </w:r>
      <w:r w:rsidR="006E497B">
        <w:t>)</w:t>
      </w:r>
      <w:r w:rsidR="000373D4">
        <w:t xml:space="preserve"> (Table </w:t>
      </w:r>
      <w:r w:rsidR="00586497">
        <w:t>2</w:t>
      </w:r>
      <w:r w:rsidR="000373D4">
        <w:t>)</w:t>
      </w:r>
      <w:r w:rsidR="005E1668">
        <w:t>.</w:t>
      </w:r>
      <w:r>
        <w:t xml:space="preserve"> In those without a clinical suspicion of sphincter injury, the risk of anal incontinence</w:t>
      </w:r>
      <w:r w:rsidR="005E1668">
        <w:t xml:space="preserve"> </w:t>
      </w:r>
      <w:r>
        <w:t>was</w:t>
      </w:r>
      <w:r w:rsidR="00E462FE">
        <w:t xml:space="preserve"> </w:t>
      </w:r>
      <w:r>
        <w:t>2</w:t>
      </w:r>
      <w:r w:rsidR="00E462FE">
        <w:t>.</w:t>
      </w:r>
      <w:r>
        <w:t>5</w:t>
      </w:r>
      <w:r w:rsidR="00E462FE">
        <w:t>-fold (</w:t>
      </w:r>
      <w:r>
        <w:t>2</w:t>
      </w:r>
      <w:r w:rsidR="00E462FE">
        <w:t>.</w:t>
      </w:r>
      <w:r>
        <w:t>53</w:t>
      </w:r>
      <w:r w:rsidR="00E462FE">
        <w:t>, 95% CI 1.</w:t>
      </w:r>
      <w:r>
        <w:t>24</w:t>
      </w:r>
      <w:r w:rsidR="00E462FE">
        <w:t>-</w:t>
      </w:r>
      <w:r>
        <w:t>5</w:t>
      </w:r>
      <w:r w:rsidR="00E462FE">
        <w:t>.</w:t>
      </w:r>
      <w:r>
        <w:t>13, I</w:t>
      </w:r>
      <w:r>
        <w:rPr>
          <w:vertAlign w:val="superscript"/>
        </w:rPr>
        <w:t>2</w:t>
      </w:r>
      <w:r>
        <w:t>=85%</w:t>
      </w:r>
      <w:r w:rsidR="00E462FE">
        <w:t>)</w:t>
      </w:r>
      <w:r>
        <w:t>;</w:t>
      </w:r>
      <w:r w:rsidR="00E462FE">
        <w:t xml:space="preserve"> </w:t>
      </w:r>
      <w:r>
        <w:t>in those following a primary repair of sphincter injury the same risk was</w:t>
      </w:r>
      <w:r w:rsidR="00E462FE">
        <w:t xml:space="preserve"> </w:t>
      </w:r>
      <w:r w:rsidR="00846242">
        <w:t>2.8-fold</w:t>
      </w:r>
      <w:r w:rsidR="00E462FE">
        <w:t xml:space="preserve"> (RR 2.77, 95% CI 1.95-3.92</w:t>
      </w:r>
      <w:r>
        <w:t>, I</w:t>
      </w:r>
      <w:r>
        <w:rPr>
          <w:vertAlign w:val="superscript"/>
        </w:rPr>
        <w:t>2</w:t>
      </w:r>
      <w:r>
        <w:t>=42%</w:t>
      </w:r>
      <w:r w:rsidR="00E462FE">
        <w:t xml:space="preserve">) respectively. </w:t>
      </w:r>
      <w:r w:rsidR="005E1668">
        <w:t>Th</w:t>
      </w:r>
      <w:r w:rsidR="00AE700C">
        <w:t xml:space="preserve">e magnitude of </w:t>
      </w:r>
      <w:r w:rsidR="004D0955">
        <w:t xml:space="preserve">this </w:t>
      </w:r>
      <w:r w:rsidR="00AE700C">
        <w:t xml:space="preserve">association </w:t>
      </w:r>
      <w:r w:rsidR="006B1A95">
        <w:t xml:space="preserve">varied according to the timing of follow-up in all three groups of women </w:t>
      </w:r>
      <w:r w:rsidR="005E1668">
        <w:t>(</w:t>
      </w:r>
      <w:r w:rsidR="004D0955">
        <w:t>T</w:t>
      </w:r>
      <w:r w:rsidR="005E1668">
        <w:t xml:space="preserve">able </w:t>
      </w:r>
      <w:r w:rsidR="00586497">
        <w:t>2</w:t>
      </w:r>
      <w:r w:rsidR="005E1668">
        <w:t xml:space="preserve">). </w:t>
      </w:r>
    </w:p>
    <w:p w14:paraId="3DA5DE0D" w14:textId="77777777" w:rsidR="00BD4BCE" w:rsidRPr="004F03CB" w:rsidRDefault="00BD4BCE" w:rsidP="00DF4322">
      <w:pPr>
        <w:pStyle w:val="Body"/>
        <w:spacing w:line="480" w:lineRule="auto"/>
        <w:outlineLvl w:val="0"/>
        <w:rPr>
          <w:rStyle w:val="Nmerodepgina"/>
          <w:rFonts w:cs="Times New Roman"/>
          <w:color w:val="auto"/>
        </w:rPr>
      </w:pPr>
    </w:p>
    <w:p w14:paraId="2D2C0CDC" w14:textId="66667812" w:rsidR="00875C16" w:rsidRPr="00875C16" w:rsidRDefault="00875C16" w:rsidP="00DF4322">
      <w:pPr>
        <w:pStyle w:val="Body"/>
        <w:spacing w:line="480" w:lineRule="auto"/>
        <w:outlineLvl w:val="0"/>
        <w:rPr>
          <w:i/>
          <w:iCs/>
        </w:rPr>
      </w:pPr>
      <w:r w:rsidRPr="00875C16">
        <w:rPr>
          <w:i/>
          <w:iCs/>
        </w:rPr>
        <w:t>Publication bias</w:t>
      </w:r>
    </w:p>
    <w:p w14:paraId="11FD0018" w14:textId="49DC8D78" w:rsidR="00A22901" w:rsidRDefault="001E5FE9" w:rsidP="00DF4322">
      <w:pPr>
        <w:pStyle w:val="Body"/>
        <w:spacing w:line="480" w:lineRule="auto"/>
        <w:outlineLvl w:val="0"/>
      </w:pPr>
      <w:r>
        <w:t xml:space="preserve">Appendix </w:t>
      </w:r>
      <w:r w:rsidR="00BC111A">
        <w:t>5</w:t>
      </w:r>
      <w:r w:rsidR="005E1668">
        <w:t xml:space="preserve"> summarizes the funnel plots for each population and </w:t>
      </w:r>
      <w:proofErr w:type="spellStart"/>
      <w:r w:rsidR="005E1668">
        <w:rPr>
          <w:lang w:val="it-IT"/>
        </w:rPr>
        <w:t>outcome</w:t>
      </w:r>
      <w:proofErr w:type="spellEnd"/>
      <w:r w:rsidR="005E1668">
        <w:t>.</w:t>
      </w:r>
    </w:p>
    <w:p w14:paraId="31F959FC" w14:textId="77777777" w:rsidR="00A22901" w:rsidRDefault="00A22901" w:rsidP="00D737B7">
      <w:pPr>
        <w:pStyle w:val="Body"/>
        <w:spacing w:line="480" w:lineRule="auto"/>
      </w:pPr>
    </w:p>
    <w:p w14:paraId="22F9501C" w14:textId="0F74FDD8" w:rsidR="00E15A7A" w:rsidRDefault="005E1668" w:rsidP="00DF4322">
      <w:pPr>
        <w:pStyle w:val="Body"/>
        <w:spacing w:line="480" w:lineRule="auto"/>
        <w:outlineLvl w:val="0"/>
        <w:rPr>
          <w:rStyle w:val="Nmerodepgina"/>
          <w:b/>
          <w:bCs/>
          <w:lang w:val="it-IT"/>
        </w:rPr>
      </w:pPr>
      <w:proofErr w:type="spellStart"/>
      <w:r>
        <w:rPr>
          <w:rStyle w:val="Nmerodepgina"/>
          <w:b/>
          <w:bCs/>
          <w:lang w:val="it-IT"/>
        </w:rPr>
        <w:t>Discussion</w:t>
      </w:r>
      <w:proofErr w:type="spellEnd"/>
    </w:p>
    <w:p w14:paraId="163B1240" w14:textId="77777777" w:rsidR="00D40446" w:rsidRDefault="00D40446" w:rsidP="00DF4322">
      <w:pPr>
        <w:pStyle w:val="Body"/>
        <w:spacing w:line="480" w:lineRule="auto"/>
        <w:outlineLvl w:val="0"/>
        <w:rPr>
          <w:rStyle w:val="Nmerodepgina"/>
          <w:b/>
          <w:bCs/>
          <w:lang w:val="it-IT"/>
        </w:rPr>
      </w:pPr>
    </w:p>
    <w:p w14:paraId="68FE2457" w14:textId="4382D818" w:rsidR="00E15A7A" w:rsidRPr="00403785" w:rsidRDefault="00E15A7A" w:rsidP="00DF4322">
      <w:pPr>
        <w:pStyle w:val="Body"/>
        <w:spacing w:line="480" w:lineRule="auto"/>
        <w:outlineLvl w:val="0"/>
        <w:rPr>
          <w:rStyle w:val="Nmerodepgina"/>
          <w:i/>
          <w:iCs/>
        </w:rPr>
      </w:pPr>
      <w:proofErr w:type="spellStart"/>
      <w:r w:rsidRPr="00403785">
        <w:rPr>
          <w:rStyle w:val="Nmerodepgina"/>
          <w:i/>
          <w:iCs/>
          <w:lang w:val="it-IT"/>
        </w:rPr>
        <w:t>Key</w:t>
      </w:r>
      <w:proofErr w:type="spellEnd"/>
      <w:r w:rsidRPr="00403785">
        <w:rPr>
          <w:rStyle w:val="Nmerodepgina"/>
          <w:i/>
          <w:iCs/>
          <w:lang w:val="it-IT"/>
        </w:rPr>
        <w:t xml:space="preserve"> </w:t>
      </w:r>
      <w:proofErr w:type="spellStart"/>
      <w:r w:rsidRPr="00403785">
        <w:rPr>
          <w:rStyle w:val="Nmerodepgina"/>
          <w:i/>
          <w:iCs/>
          <w:lang w:val="it-IT"/>
        </w:rPr>
        <w:t>findings</w:t>
      </w:r>
      <w:proofErr w:type="spellEnd"/>
    </w:p>
    <w:p w14:paraId="17A26DE3" w14:textId="0F4C6D9C" w:rsidR="00A22901" w:rsidRDefault="0097048D" w:rsidP="00D737B7">
      <w:pPr>
        <w:pStyle w:val="Body"/>
        <w:spacing w:line="480" w:lineRule="auto"/>
      </w:pPr>
      <w:r>
        <w:t xml:space="preserve">This </w:t>
      </w:r>
      <w:r w:rsidR="005E1668">
        <w:t>systematic review has provided</w:t>
      </w:r>
      <w:r w:rsidR="00683B14">
        <w:t xml:space="preserve"> a</w:t>
      </w:r>
      <w:r w:rsidR="00C85B51">
        <w:t>n estimate of</w:t>
      </w:r>
      <w:r w:rsidR="005E1668">
        <w:t xml:space="preserve"> r</w:t>
      </w:r>
      <w:r w:rsidR="009C4C55">
        <w:t>isk</w:t>
      </w:r>
      <w:r w:rsidR="005E1668">
        <w:t xml:space="preserve"> for anal sphincter defects following vaginal delivery (26%), including those which are missed during routine clinical examination (occult defects – 13%)</w:t>
      </w:r>
      <w:r w:rsidR="00E15A7A">
        <w:t>.</w:t>
      </w:r>
      <w:r w:rsidR="00E15A7A" w:rsidRPr="00E15A7A">
        <w:t xml:space="preserve"> </w:t>
      </w:r>
      <w:r w:rsidR="00E15A7A">
        <w:t xml:space="preserve">We noted a variation in the trend of the anal sphincter defects risk at various times postpartum, </w:t>
      </w:r>
      <w:r w:rsidR="003B4625">
        <w:t xml:space="preserve">where </w:t>
      </w:r>
      <w:r w:rsidR="00E15A7A">
        <w:t>6-month follow up appears to be a representative window; the highest risk is at 3-6 months and the lowest immediately postpartum.</w:t>
      </w:r>
      <w:r w:rsidR="005E1668">
        <w:t xml:space="preserve"> We also </w:t>
      </w:r>
      <w:r w:rsidR="00E15A7A">
        <w:t xml:space="preserve">found that </w:t>
      </w:r>
      <w:r w:rsidR="004C75B3">
        <w:t xml:space="preserve">approximately 50% of women </w:t>
      </w:r>
      <w:r w:rsidR="00E15A7A">
        <w:t>will have</w:t>
      </w:r>
      <w:r w:rsidR="00683B14">
        <w:t xml:space="preserve"> persistent</w:t>
      </w:r>
      <w:r w:rsidR="004937AC">
        <w:t xml:space="preserve"> </w:t>
      </w:r>
      <w:r w:rsidR="005E1668">
        <w:t xml:space="preserve">anal sphincter defects following primary </w:t>
      </w:r>
      <w:r w:rsidR="005E1668">
        <w:lastRenderedPageBreak/>
        <w:t>repair of OASIS</w:t>
      </w:r>
      <w:r w:rsidR="00E15A7A">
        <w:t xml:space="preserve">. </w:t>
      </w:r>
      <w:r w:rsidR="005E1668">
        <w:t>R</w:t>
      </w:r>
      <w:r w:rsidR="009C4C55">
        <w:t>isk</w:t>
      </w:r>
      <w:r w:rsidR="005E1668">
        <w:t xml:space="preserve">s of defects following primary repair of OASIS seem stable across the first year (3months-1 year).  </w:t>
      </w:r>
    </w:p>
    <w:p w14:paraId="4D5E6D6A" w14:textId="77777777" w:rsidR="00A22901" w:rsidRDefault="00A22901" w:rsidP="00D737B7">
      <w:pPr>
        <w:pStyle w:val="Body"/>
        <w:spacing w:line="480" w:lineRule="auto"/>
      </w:pPr>
    </w:p>
    <w:p w14:paraId="3A984E14" w14:textId="3BF993A0" w:rsidR="00A22901" w:rsidRPr="002139FC" w:rsidRDefault="005E1668" w:rsidP="00D737B7">
      <w:pPr>
        <w:pStyle w:val="Body"/>
        <w:spacing w:line="480" w:lineRule="auto"/>
        <w:rPr>
          <w:lang w:val="en-GB"/>
        </w:rPr>
      </w:pPr>
      <w:r>
        <w:t>Although our data show a clear association between instrumental deliveries and higher r</w:t>
      </w:r>
      <w:r w:rsidR="009C4C55">
        <w:t>isk</w:t>
      </w:r>
      <w:r>
        <w:t xml:space="preserve"> of anal sphincter defects, we did not find any difference related to the routine use of epidural </w:t>
      </w:r>
      <w:proofErr w:type="spellStart"/>
      <w:r>
        <w:t>anaesthesia</w:t>
      </w:r>
      <w:proofErr w:type="spellEnd"/>
      <w:r>
        <w:t xml:space="preserve"> or episiotomy. </w:t>
      </w:r>
      <w:r w:rsidR="004B3E71">
        <w:t xml:space="preserve">Subgroup </w:t>
      </w:r>
      <w:r>
        <w:t xml:space="preserve">analysis concluded a marginally higher overall </w:t>
      </w:r>
      <w:r w:rsidR="00AB12A6">
        <w:t xml:space="preserve">risk of </w:t>
      </w:r>
      <w:r>
        <w:t>anal sphincter defects in primiparous women</w:t>
      </w:r>
      <w:r w:rsidR="00AB12A6">
        <w:t>. Ho</w:t>
      </w:r>
      <w:r w:rsidR="00E15A7A">
        <w:t>wever,</w:t>
      </w:r>
      <w:r>
        <w:t xml:space="preserve"> most</w:t>
      </w:r>
      <w:r w:rsidR="00E15A7A">
        <w:t xml:space="preserve"> of the included</w:t>
      </w:r>
      <w:r>
        <w:t xml:space="preserve"> cohorts consist</w:t>
      </w:r>
      <w:r w:rsidR="00AB12A6">
        <w:t>ed</w:t>
      </w:r>
      <w:r>
        <w:t xml:space="preserve"> of primiparous women.</w:t>
      </w:r>
      <w:r w:rsidR="004C75B3">
        <w:t xml:space="preserve"> </w:t>
      </w:r>
      <w:r w:rsidR="00E27573">
        <w:t xml:space="preserve">Previous evidence shows </w:t>
      </w:r>
      <w:proofErr w:type="spellStart"/>
      <w:r w:rsidR="00E27573">
        <w:t>th</w:t>
      </w:r>
      <w:proofErr w:type="spellEnd"/>
      <w:r w:rsidR="00E27573">
        <w:rPr>
          <w:lang w:val="en-GB"/>
        </w:rPr>
        <w:t>at in primiparous women the rate of instrumental deliveries or OASIS may be higher, and hence this keeps with our findings.</w:t>
      </w:r>
    </w:p>
    <w:p w14:paraId="7FF8358B" w14:textId="77777777" w:rsidR="00A22901" w:rsidRDefault="00A22901" w:rsidP="00D737B7">
      <w:pPr>
        <w:pStyle w:val="Body"/>
        <w:spacing w:line="480" w:lineRule="auto"/>
      </w:pPr>
    </w:p>
    <w:p w14:paraId="5FCC04B0" w14:textId="19D8C867" w:rsidR="00E15A7A" w:rsidRDefault="00E15A7A" w:rsidP="00E15A7A">
      <w:pPr>
        <w:pStyle w:val="Body"/>
        <w:spacing w:line="480" w:lineRule="auto"/>
      </w:pPr>
      <w:r>
        <w:t xml:space="preserve">Our data support that almost 1 out of 5 women on average will develop </w:t>
      </w:r>
      <w:r w:rsidR="00AB12A6">
        <w:t>some symptom</w:t>
      </w:r>
      <w:r>
        <w:t xml:space="preserve"> of anal incontinence following vaginal delivery (19%); this risk </w:t>
      </w:r>
      <w:r w:rsidR="00AB12A6">
        <w:t xml:space="preserve">was </w:t>
      </w:r>
      <w:r>
        <w:t xml:space="preserve">similar even when OASIS </w:t>
      </w:r>
      <w:r w:rsidR="00AB12A6">
        <w:t xml:space="preserve">was </w:t>
      </w:r>
      <w:r>
        <w:t xml:space="preserve">not suspected clinically (17%). In addition, 2 out of 5 women who underwent primary repair of OASIS (0.39%) will become symptomatic, and 1 out of 10 (9%) will sustain fecal incontinence; however, our data </w:t>
      </w:r>
      <w:r w:rsidR="00AB12A6">
        <w:t xml:space="preserve">were </w:t>
      </w:r>
      <w:r>
        <w:t xml:space="preserve">focused mainly during the first year postpartum. </w:t>
      </w:r>
    </w:p>
    <w:p w14:paraId="623479B1" w14:textId="77777777" w:rsidR="001E1884" w:rsidRDefault="001E1884" w:rsidP="001E1884">
      <w:pPr>
        <w:pStyle w:val="Body"/>
        <w:spacing w:line="480" w:lineRule="auto"/>
      </w:pPr>
    </w:p>
    <w:p w14:paraId="559922DB" w14:textId="49F78CE3" w:rsidR="001E1884" w:rsidRDefault="001E1884" w:rsidP="001E1884">
      <w:pPr>
        <w:pStyle w:val="Body"/>
        <w:spacing w:line="480" w:lineRule="auto"/>
      </w:pPr>
      <w:r>
        <w:t xml:space="preserve">We also concluded that persisting anal sphincter defects following primary repair of OASIS are directly associated with anal incontinence (OR: 2.77, CI: 1.95-3.92). Further to this, undiagnosed (occult) injuries can </w:t>
      </w:r>
      <w:r w:rsidR="003B4625">
        <w:t xml:space="preserve">increase the likelihood of anal incontinence by </w:t>
      </w:r>
      <w:r>
        <w:t>1.33-14.88 times (RR), and this is probably because the vast majority of those defects are left unrepaired. Following any vaginal delivery, the RR for a symptomatic (anal incontinence) anal sphincter defect varies from 3.64 to 9.08 at certain time points and the highest is within the first 3 months postpartum.</w:t>
      </w:r>
    </w:p>
    <w:p w14:paraId="7A711611" w14:textId="77777777" w:rsidR="00FA27D2" w:rsidRDefault="00FA27D2" w:rsidP="00FA27D2">
      <w:pPr>
        <w:pStyle w:val="Body"/>
        <w:spacing w:line="480" w:lineRule="auto"/>
      </w:pPr>
    </w:p>
    <w:p w14:paraId="10517C8B" w14:textId="39822B2B" w:rsidR="00FA27D2" w:rsidRDefault="00FA27D2" w:rsidP="00FA27D2">
      <w:pPr>
        <w:pStyle w:val="Body"/>
        <w:spacing w:line="480" w:lineRule="auto"/>
      </w:pPr>
      <w:r>
        <w:lastRenderedPageBreak/>
        <w:t xml:space="preserve">Regarding methods of repairing anal sphincter defects, our data suggest that risk for </w:t>
      </w:r>
      <w:r w:rsidR="003B4625">
        <w:t xml:space="preserve">persistent </w:t>
      </w:r>
      <w:r>
        <w:t xml:space="preserve">defects is higher for </w:t>
      </w:r>
      <w:r w:rsidR="00AB12A6">
        <w:t>e</w:t>
      </w:r>
      <w:r>
        <w:t>nd-to-</w:t>
      </w:r>
      <w:r w:rsidR="00AB12A6">
        <w:t>e</w:t>
      </w:r>
      <w:r>
        <w:t xml:space="preserve">nd approximation technique (71 vs. 43%), but this did not reach a statistically significant level. Nevertheless, both techniques appear to result in equal risk of future risk of anal incontinence symptoms (49 vs. 45% for </w:t>
      </w:r>
      <w:r w:rsidR="00AB12A6">
        <w:t xml:space="preserve">end-to-end </w:t>
      </w:r>
      <w:r>
        <w:t xml:space="preserve">vs. overlap respectively). This </w:t>
      </w:r>
      <w:r w:rsidR="00AB12A6">
        <w:t>is</w:t>
      </w:r>
      <w:r>
        <w:t xml:space="preserve"> </w:t>
      </w:r>
      <w:r w:rsidR="003B4625">
        <w:t xml:space="preserve">in keeping with a previous </w:t>
      </w:r>
      <w:r>
        <w:t xml:space="preserve">meta-analysis </w:t>
      </w:r>
      <w:r>
        <w:fldChar w:fldCharType="begin"/>
      </w:r>
      <w:r>
        <w:instrText xml:space="preserve"> ADDIN EN.CITE &lt;EndNote&gt;&lt;Cite&gt;&lt;Author&gt;Fernando&lt;/Author&gt;&lt;Year&gt;2013&lt;/Year&gt;&lt;RecNum&gt;1&lt;/RecNum&gt;&lt;DisplayText&gt;(9)&lt;/DisplayText&gt;&lt;record&gt;&lt;rec-number&gt;1&lt;/rec-number&gt;&lt;foreign-keys&gt;&lt;key app="EN" db-id="axpwvsee62e0wre5pfyxs024t2azf0ws5fev" timestamp="1578087665"&gt;1&lt;/key&gt;&lt;/foreign-keys&gt;&lt;ref-type name="Journal Article"&gt;17&lt;/ref-type&gt;&lt;contributors&gt;&lt;authors&gt;&lt;author&gt;Fernando, R. J.&lt;/author&gt;&lt;author&gt;Sultan, A. H.&lt;/author&gt;&lt;author&gt;Kettle, C.&lt;/author&gt;&lt;author&gt;Thakar, R.&lt;/author&gt;&lt;/authors&gt;&lt;/contributors&gt;&lt;auth-address&gt;Department of Urogynaecology, St Mary&amp;apos;s Hospital, Imperial College Healthcare NHS Trust, Praed Street, London, UK, W2 1NY.&lt;/auth-address&gt;&lt;titles&gt;&lt;title&gt;Methods of repair for obstetric anal sphincter injury&lt;/title&gt;&lt;secondary-title&gt;Cochrane Database Syst Rev&lt;/secondary-title&gt;&lt;/titles&gt;&lt;periodical&gt;&lt;full-title&gt;Cochrane Database Syst Rev&lt;/full-title&gt;&lt;/periodical&gt;&lt;pages&gt;CD002866&lt;/pages&gt;&lt;number&gt;12&lt;/number&gt;&lt;edition&gt;2013/12/10&lt;/edition&gt;&lt;keywords&gt;&lt;keyword&gt;Anal Canal/*injuries/*surgery&lt;/keyword&gt;&lt;keyword&gt;Dyspareunia/prevention &amp;amp; control&lt;/keyword&gt;&lt;keyword&gt;Episiotomy/adverse effects&lt;/keyword&gt;&lt;keyword&gt;Fecal Incontinence/surgery&lt;/keyword&gt;&lt;keyword&gt;Female&lt;/keyword&gt;&lt;keyword&gt;Humans&lt;/keyword&gt;&lt;keyword&gt;Obstetric Labor Complications/*surgery&lt;/keyword&gt;&lt;keyword&gt;Perineum/injuries/surgery&lt;/keyword&gt;&lt;keyword&gt;Pregnancy&lt;/keyword&gt;&lt;keyword&gt;Quality of Life&lt;/keyword&gt;&lt;keyword&gt;Randomized Controlled Trials as Topic&lt;/keyword&gt;&lt;keyword&gt;*Suture Techniques&lt;/keyword&gt;&lt;/keywords&gt;&lt;dates&gt;&lt;year&gt;2013&lt;/year&gt;&lt;pub-dates&gt;&lt;date&gt;Dec 8&lt;/date&gt;&lt;/pub-dates&gt;&lt;/dates&gt;&lt;isbn&gt;1469-493X (Electronic)&amp;#xD;1361-6137 (Linking)&lt;/isbn&gt;&lt;accession-num&gt;24318732&lt;/accession-num&gt;&lt;urls&gt;&lt;related-urls&gt;&lt;url&gt;https://www.ncbi.nlm.nih.gov/pubmed/24318732&lt;/url&gt;&lt;/related-urls&gt;&lt;/urls&gt;&lt;electronic-resource-num&gt;10.1002/14651858.CD002866.pub3&lt;/electronic-resource-num&gt;&lt;/record&gt;&lt;/Cite&gt;&lt;/EndNote&gt;</w:instrText>
      </w:r>
      <w:r>
        <w:fldChar w:fldCharType="separate"/>
      </w:r>
      <w:r>
        <w:rPr>
          <w:noProof/>
        </w:rPr>
        <w:t>(9)</w:t>
      </w:r>
      <w:r>
        <w:fldChar w:fldCharType="end"/>
      </w:r>
      <w:r>
        <w:t xml:space="preserve">. </w:t>
      </w:r>
    </w:p>
    <w:p w14:paraId="7C87A00B" w14:textId="77777777" w:rsidR="00403785" w:rsidRDefault="00403785" w:rsidP="00FA27D2">
      <w:pPr>
        <w:pStyle w:val="Body"/>
        <w:spacing w:line="480" w:lineRule="auto"/>
      </w:pPr>
    </w:p>
    <w:p w14:paraId="03E446BB" w14:textId="677A386A" w:rsidR="00E70044" w:rsidRPr="00E70044" w:rsidRDefault="00403785" w:rsidP="00E15A7A">
      <w:pPr>
        <w:pStyle w:val="Body"/>
        <w:spacing w:line="480" w:lineRule="auto"/>
        <w:rPr>
          <w:i/>
          <w:iCs/>
        </w:rPr>
      </w:pPr>
      <w:r w:rsidRPr="00403785">
        <w:rPr>
          <w:i/>
          <w:iCs/>
        </w:rPr>
        <w:t>Clinical Interpretation</w:t>
      </w:r>
    </w:p>
    <w:p w14:paraId="10815BC1" w14:textId="7C45418B" w:rsidR="005A1DEA" w:rsidRDefault="005E1668" w:rsidP="005A1DEA">
      <w:pPr>
        <w:pStyle w:val="Body"/>
        <w:spacing w:line="480" w:lineRule="auto"/>
      </w:pPr>
      <w:r w:rsidRPr="005A1DEA">
        <w:t>V</w:t>
      </w:r>
      <w:r w:rsidR="00A15784" w:rsidRPr="005A1DEA">
        <w:t>aginal delivery</w:t>
      </w:r>
      <w:r w:rsidRPr="005A1DEA">
        <w:t xml:space="preserve"> has been previously associated with </w:t>
      </w:r>
      <w:r w:rsidR="00A15784" w:rsidRPr="005A1DEA">
        <w:t>postpartum</w:t>
      </w:r>
      <w:r w:rsidR="00E15A7A" w:rsidRPr="005A1DEA">
        <w:t xml:space="preserve"> anal incontinence</w:t>
      </w:r>
      <w:r w:rsidRPr="005A1DEA">
        <w:t xml:space="preserve">, and this is the main concern when defects are diagnosed postpartum </w:t>
      </w:r>
      <w:r w:rsidRPr="005A1DEA">
        <w:fldChar w:fldCharType="begin">
          <w:fldData xml:space="preserve">PEVuZE5vdGU+PENpdGU+PEF1dGhvcj5Cb2xzPC9BdXRob3I+PFllYXI+MjAxMDwvWWVhcj48UmVj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</w:fldData>
        </w:fldChar>
      </w:r>
      <w:r w:rsidR="00E00A36" w:rsidRPr="005A1DEA">
        <w:instrText xml:space="preserve"> ADDIN EN.CITE </w:instrText>
      </w:r>
      <w:r w:rsidR="00E00A36" w:rsidRPr="005A1DEA">
        <w:fldChar w:fldCharType="begin">
          <w:fldData xml:space="preserve">PEVuZE5vdGU+PENpdGU+PEF1dGhvcj5Cb2xzPC9BdXRob3I+PFllYXI+MjAxMDwvWWVhcj48UmVj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</w:fldData>
        </w:fldChar>
      </w:r>
      <w:r w:rsidR="00E00A36" w:rsidRPr="005A1DEA">
        <w:instrText xml:space="preserve"> ADDIN EN.CITE.DATA </w:instrText>
      </w:r>
      <w:r w:rsidR="00E00A36" w:rsidRPr="005A1DEA">
        <w:fldChar w:fldCharType="end"/>
      </w:r>
      <w:r w:rsidRPr="005A1DEA">
        <w:fldChar w:fldCharType="separate"/>
      </w:r>
      <w:r w:rsidR="00E00A36" w:rsidRPr="005A1DEA">
        <w:rPr>
          <w:noProof/>
        </w:rPr>
        <w:t>(3, 115)</w:t>
      </w:r>
      <w:r w:rsidRPr="005A1DEA">
        <w:fldChar w:fldCharType="end"/>
      </w:r>
      <w:r w:rsidRPr="005A1DEA">
        <w:t>.</w:t>
      </w:r>
      <w:r>
        <w:t xml:space="preserve"> </w:t>
      </w:r>
      <w:r w:rsidR="005A1DEA">
        <w:t>Several studies</w:t>
      </w:r>
      <w:r>
        <w:t xml:space="preserve"> </w:t>
      </w:r>
      <w:r w:rsidR="005A1DEA">
        <w:t>support</w:t>
      </w:r>
      <w:r>
        <w:t xml:space="preserve"> that OASIS can impact long-term quality of life </w:t>
      </w:r>
      <w:r>
        <w:fldChar w:fldCharType="begin">
          <w:fldData xml:space="preserve">PEVuZE5vdGU+PENpdGU+PEF1dGhvcj5MaW5kcXZpc3Q8L0F1dGhvcj48WWVhcj4yMDE4PC9ZZWFy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</w:fldData>
        </w:fldChar>
      </w:r>
      <w:r w:rsidR="00E00A36">
        <w:instrText xml:space="preserve"> ADDIN EN.CITE </w:instrText>
      </w:r>
      <w:r w:rsidR="00E00A36">
        <w:fldChar w:fldCharType="begin">
          <w:fldData xml:space="preserve">PEVuZE5vdGU+PENpdGU+PEF1dGhvcj5MaW5kcXZpc3Q8L0F1dGhvcj48WWVhcj4yMDE4PC9ZZWFy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</w:fldData>
        </w:fldChar>
      </w:r>
      <w:r w:rsidR="00E00A36">
        <w:instrText xml:space="preserve"> ADDIN EN.CITE.DATA </w:instrText>
      </w:r>
      <w:r w:rsidR="00E00A36">
        <w:fldChar w:fldCharType="end"/>
      </w:r>
      <w:r>
        <w:fldChar w:fldCharType="separate"/>
      </w:r>
      <w:r w:rsidR="00E00A36">
        <w:rPr>
          <w:noProof/>
        </w:rPr>
        <w:t>(116, 117)</w:t>
      </w:r>
      <w:r>
        <w:fldChar w:fldCharType="end"/>
      </w:r>
      <w:r>
        <w:t xml:space="preserve">. This can result in various socioeconomic consequences with </w:t>
      </w:r>
      <w:r w:rsidR="009C7DA3">
        <w:t xml:space="preserve">potential </w:t>
      </w:r>
      <w:r>
        <w:t>medico</w:t>
      </w:r>
      <w:r w:rsidR="009C7DA3">
        <w:t>-</w:t>
      </w:r>
      <w:r>
        <w:t xml:space="preserve">legal implications </w:t>
      </w:r>
      <w:r>
        <w:fldChar w:fldCharType="begin"/>
      </w:r>
      <w:r w:rsidR="00856622">
        <w:instrText xml:space="preserve"> ADDIN EN.CITE &lt;EndNote&gt;&lt;Cite&gt;&lt;Author&gt;Jha&lt;/Author&gt;&lt;Year&gt;2015&lt;/Year&gt;&lt;RecNum&gt;5&lt;/RecNum&gt;&lt;DisplayText&gt;(4)&lt;/DisplayText&gt;&lt;record&gt;&lt;rec-number&gt;5&lt;/rec-number&gt;&lt;foreign-keys&gt;&lt;key app="EN" db-id="2r022sw2rt52t5eavf55seeyf9p929zav9fx" timestamp="0"&gt;5&lt;/key&gt;&lt;/foreign-keys&gt;&lt;ref-type name="Journal Article"&gt;17&lt;/ref-type&gt;&lt;contributors&gt;&lt;authors&gt;&lt;author&gt;Jha, S.&lt;/author&gt;&lt;author&gt;Sultan, A. H.&lt;/author&gt;&lt;/authors&gt;&lt;/contributors&gt;&lt;auth-address&gt;Sheffield University, UK.&amp;#xD;St George&amp;apos;s, University of London, UK.&lt;/auth-address&gt;&lt;titles&gt;&lt;title&gt;Obstetric anal sphincter injury: the changing landscape&lt;/title&gt;&lt;secondary-title&gt;BJOG&lt;/secondary-title&gt;&lt;/titles&gt;&lt;pages&gt;931&lt;/pages&gt;&lt;volume&gt;122&lt;/volume&gt;&lt;number&gt;7&lt;/number&gt;&lt;keywords&gt;&lt;keyword&gt;Anal Canal/*injuries&lt;/keyword&gt;&lt;keyword&gt;Episiotomy&lt;/keyword&gt;&lt;keyword&gt;Female&lt;/keyword&gt;&lt;keyword&gt;Humans&lt;/keyword&gt;&lt;keyword&gt;Ireland&lt;/keyword&gt;&lt;keyword&gt;Malpractice/*legislation &amp;amp; jurisprudence&lt;/keyword&gt;&lt;keyword&gt;Medical Errors/*legislation &amp;amp; jurisprudence&lt;/keyword&gt;&lt;keyword&gt;Obstetric Labor Complications/prevention &amp;amp; control&lt;/keyword&gt;&lt;keyword&gt;Practice Guidelines as Topic&lt;/keyword&gt;&lt;keyword&gt;Pregnancy&lt;/keyword&gt;&lt;keyword&gt;United Kingdom&lt;/keyword&gt;&lt;/keywords&gt;&lt;dates&gt;&lt;year&gt;2015&lt;/year&gt;&lt;pub-dates&gt;&lt;date&gt;Jun&lt;/date&gt;&lt;/pub-dates&gt;&lt;/dates&gt;&lt;isbn&gt;1471-0528 (Electronic)&amp;#xD;1470-0328 (Linking)&lt;/isbn&gt;&lt;accession-num&gt;26011454&lt;/accession-num&gt;&lt;urls&gt;&lt;related-urls&gt;&lt;url&gt;https://www.ncbi.nlm.nih.gov/pubmed/26011454&lt;/url&gt;&lt;/related-urls&gt;&lt;/urls&gt;&lt;electronic-resource-num&gt;10.1111/1471-0528.13019&lt;/electronic-resource-num&gt;&lt;/record&gt;&lt;/Cite&gt;&lt;/EndNote&gt;</w:instrText>
      </w:r>
      <w:r>
        <w:fldChar w:fldCharType="separate"/>
      </w:r>
      <w:r w:rsidR="00856622">
        <w:rPr>
          <w:noProof/>
        </w:rPr>
        <w:t>(4)</w:t>
      </w:r>
      <w:r>
        <w:fldChar w:fldCharType="end"/>
      </w:r>
      <w:r>
        <w:t>.</w:t>
      </w:r>
      <w:r w:rsidR="00BE266F">
        <w:t xml:space="preserve"> A smaller review has given similar estimate for occult injuries in 2007 </w:t>
      </w:r>
      <w:r w:rsidR="00BE266F">
        <w:fldChar w:fldCharType="begin"/>
      </w:r>
      <w:r w:rsidR="00BE266F">
        <w:instrText xml:space="preserve"> ADDIN EN.CITE &lt;EndNote&gt;&lt;Cite&gt;&lt;Author&gt;Johnson&lt;/Author&gt;&lt;Year&gt;2007&lt;/Year&gt;&lt;RecNum&gt;4&lt;/RecNum&gt;&lt;DisplayText&gt;(118)&lt;/DisplayText&gt;&lt;record&gt;&lt;rec-number&gt;4&lt;/rec-number&gt;&lt;foreign-keys&gt;&lt;key app="EN" db-id="axpwvsee62e0wre5pfyxs024t2azf0ws5fev" timestamp="1578140534"&gt;4&lt;/key&gt;&lt;/foreign-keys&gt;&lt;ref-type name="Journal Article"&gt;17&lt;/ref-type&gt;&lt;contributors&gt;&lt;authors&gt;&lt;author&gt;Johnson, J. K.&lt;/author&gt;&lt;author&gt;Lindow, S. W.&lt;/author&gt;&lt;author&gt;Duthie, G. S.&lt;/author&gt;&lt;/authors&gt;&lt;/contributors&gt;&lt;auth-address&gt;Department of Obstetrics and Gynaecology, Women and Children&amp;apos;s Hospital - Hull Royal Infirmary, Hull, UK. josephkjohnson@hotmail.com&lt;/auth-address&gt;&lt;titles&gt;&lt;title&gt;The prevalence of occult obstetric anal sphincter injury following childbirth--literature review&lt;/title&gt;&lt;secondary-title&gt;J Matern Fetal Neonatal Med&lt;/secondary-title&gt;&lt;/titles&gt;&lt;periodical&gt;&lt;full-title&gt;J Matern Fetal Neonatal Med&lt;/full-title&gt;&lt;/periodical&gt;&lt;pages&gt;547-54&lt;/pages&gt;&lt;volume&gt;20&lt;/volume&gt;&lt;number&gt;7&lt;/number&gt;&lt;edition&gt;2007/08/04&lt;/edition&gt;&lt;keywords&gt;&lt;keyword&gt;Anal Canal/*injuries&lt;/keyword&gt;&lt;keyword&gt;Cesarean Section/*adverse effects&lt;/keyword&gt;&lt;keyword&gt;Female&lt;/keyword&gt;&lt;keyword&gt;Humans&lt;/keyword&gt;&lt;keyword&gt;Obstetrical Forceps/*adverse effects&lt;/keyword&gt;&lt;keyword&gt;Parity&lt;/keyword&gt;&lt;keyword&gt;Parturition&lt;/keyword&gt;&lt;keyword&gt;Pregnancy&lt;/keyword&gt;&lt;keyword&gt;Prevalence&lt;/keyword&gt;&lt;keyword&gt;Vacuum Extraction, Obstetrical/*adverse effects&lt;/keyword&gt;&lt;/keywords&gt;&lt;dates&gt;&lt;year&gt;2007&lt;/year&gt;&lt;pub-dates&gt;&lt;date&gt;Jul&lt;/date&gt;&lt;/pub-dates&gt;&lt;/dates&gt;&lt;isbn&gt;1476-7058 (Print)&amp;#xD;1476-4954 (Linking)&lt;/isbn&gt;&lt;accession-num&gt;17674269&lt;/accession-num&gt;&lt;urls&gt;&lt;related-urls&gt;&lt;url&gt;https://www.ncbi.nlm.nih.gov/pubmed/17674269&lt;/url&gt;&lt;/related-urls&gt;&lt;/urls&gt;&lt;electronic-resource-num&gt;10.1080/14767050701412917&lt;/electronic-resource-num&gt;&lt;/record&gt;&lt;/Cite&gt;&lt;/EndNote&gt;</w:instrText>
      </w:r>
      <w:r w:rsidR="00BE266F">
        <w:fldChar w:fldCharType="separate"/>
      </w:r>
      <w:r w:rsidR="00BE266F">
        <w:rPr>
          <w:noProof/>
        </w:rPr>
        <w:t>(118)</w:t>
      </w:r>
      <w:r w:rsidR="00BE266F">
        <w:fldChar w:fldCharType="end"/>
      </w:r>
      <w:r w:rsidR="00BE266F">
        <w:t>.</w:t>
      </w:r>
      <w:r>
        <w:t xml:space="preserve"> Our data </w:t>
      </w:r>
      <w:r w:rsidR="00AB12A6">
        <w:t xml:space="preserve">pose several </w:t>
      </w:r>
      <w:r>
        <w:t>important questions</w:t>
      </w:r>
      <w:r w:rsidR="00AB12A6">
        <w:t>:</w:t>
      </w:r>
      <w:r w:rsidR="005A1DEA">
        <w:t xml:space="preserve"> </w:t>
      </w:r>
    </w:p>
    <w:p w14:paraId="41DEE58E" w14:textId="77777777" w:rsidR="00AB12A6" w:rsidRDefault="00AB12A6" w:rsidP="005A1DEA">
      <w:pPr>
        <w:pStyle w:val="Body"/>
        <w:spacing w:line="480" w:lineRule="auto"/>
      </w:pPr>
    </w:p>
    <w:p w14:paraId="503A60CD" w14:textId="70A13C76" w:rsidR="005A1DEA" w:rsidRDefault="005A1DEA" w:rsidP="005A1DEA">
      <w:pPr>
        <w:pStyle w:val="Body"/>
        <w:spacing w:line="480" w:lineRule="auto"/>
      </w:pPr>
      <w:r>
        <w:t>First, more than 1 in 10 women will sustain occult injuries, and our data indicate association with future development of anal incontinence. This could suggest the need for routine use of endoanal ultrasound postpartum to identify cases for occult injuries if not in all primiparous women, for those who may be deemed at higher risk of such injury e.g</w:t>
      </w:r>
      <w:r w:rsidR="00AB12A6">
        <w:t>.</w:t>
      </w:r>
      <w:r>
        <w:t xml:space="preserve"> in forceps delivery. This may result in prompt recognition and repair of</w:t>
      </w:r>
      <w:r w:rsidR="00210AD5">
        <w:t xml:space="preserve"> </w:t>
      </w:r>
      <w:r w:rsidR="00D01356">
        <w:t>high-grade</w:t>
      </w:r>
      <w:r>
        <w:t xml:space="preserve"> occult injuries, however a reduction in long-term risk of anal incontinence will only be achieved by scrutiny of outcome of primary repair as it is being performed</w:t>
      </w:r>
      <w:r w:rsidR="00210AD5">
        <w:t>, as well as preventative pelvic floor physiotherapy</w:t>
      </w:r>
      <w:r>
        <w:t xml:space="preserve">. Given the heterogeneity of the data which come from several countries globally, with different training programs, this scrutiny may need to be specifically tailored. </w:t>
      </w:r>
    </w:p>
    <w:p w14:paraId="2D1ED1A2" w14:textId="6AA08245" w:rsidR="005A1DEA" w:rsidRDefault="005A1DEA" w:rsidP="00D737B7">
      <w:pPr>
        <w:pStyle w:val="Body"/>
        <w:spacing w:line="480" w:lineRule="auto"/>
      </w:pPr>
    </w:p>
    <w:p w14:paraId="74764254" w14:textId="749964D0" w:rsidR="0056012B" w:rsidRDefault="005A1DEA" w:rsidP="00D737B7">
      <w:pPr>
        <w:pStyle w:val="Body"/>
        <w:spacing w:line="480" w:lineRule="auto"/>
      </w:pPr>
      <w:r>
        <w:lastRenderedPageBreak/>
        <w:t>Secondly,</w:t>
      </w:r>
      <w:r w:rsidR="005E1668">
        <w:t xml:space="preserve"> variation in trend of </w:t>
      </w:r>
      <w:r w:rsidR="00AB12A6">
        <w:t xml:space="preserve">risk of </w:t>
      </w:r>
      <w:r w:rsidR="005E1668">
        <w:t>anal sphincter defect</w:t>
      </w:r>
      <w:r w:rsidR="005E1668">
        <w:rPr>
          <w:lang w:val="fr-FR"/>
        </w:rPr>
        <w:t xml:space="preserve">’ </w:t>
      </w:r>
      <w:r w:rsidR="005E1668">
        <w:t xml:space="preserve">implies a rising demand for reaching consensus </w:t>
      </w:r>
      <w:r w:rsidR="0056012B">
        <w:t>o</w:t>
      </w:r>
      <w:r w:rsidR="005E1668">
        <w:t xml:space="preserve">n the optimal follow up window postpartum. This includes the need for identifying patients who would fit criteria for prolonged follow up, to ensure quality of life is not compromised. </w:t>
      </w:r>
    </w:p>
    <w:p w14:paraId="613A6ADB" w14:textId="77777777" w:rsidR="007E7A6F" w:rsidRDefault="007E7A6F" w:rsidP="00D737B7">
      <w:pPr>
        <w:pStyle w:val="Body"/>
        <w:spacing w:line="480" w:lineRule="auto"/>
      </w:pPr>
    </w:p>
    <w:p w14:paraId="2AA50A98" w14:textId="46360C2A" w:rsidR="00A22901" w:rsidRDefault="007E7A6F" w:rsidP="00D737B7">
      <w:pPr>
        <w:pStyle w:val="Body"/>
        <w:spacing w:line="480" w:lineRule="auto"/>
      </w:pPr>
      <w:r>
        <w:t>Thirdly, h</w:t>
      </w:r>
      <w:r w:rsidR="005E1668">
        <w:t xml:space="preserve">alf of women with repaired OASIS will have persistent sphincter defects </w:t>
      </w:r>
      <w:r w:rsidR="00AB12A6">
        <w:t xml:space="preserve">and these are </w:t>
      </w:r>
      <w:r w:rsidR="005E1668">
        <w:t>associated with higher risk for anal incontinence</w:t>
      </w:r>
      <w:r>
        <w:t>.</w:t>
      </w:r>
      <w:r w:rsidR="005E1668">
        <w:t xml:space="preserve"> </w:t>
      </w:r>
      <w:r w:rsidR="00AB12A6">
        <w:t>A</w:t>
      </w:r>
      <w:r w:rsidR="005E1668">
        <w:t xml:space="preserve"> rising trend </w:t>
      </w:r>
      <w:r w:rsidR="00AB12A6">
        <w:t>was noted i</w:t>
      </w:r>
      <w:r w:rsidR="005E1668">
        <w:t>n symptomatic women throughout follow up timeline (</w:t>
      </w:r>
      <w:r w:rsidR="000C53B7">
        <w:t>F</w:t>
      </w:r>
      <w:r w:rsidR="005E1668">
        <w:t xml:space="preserve">igure 3). This </w:t>
      </w:r>
      <w:r w:rsidR="00AB12A6">
        <w:t xml:space="preserve">questions </w:t>
      </w:r>
      <w:r w:rsidR="005E1668">
        <w:t xml:space="preserve">the need for prolonged follow up and </w:t>
      </w:r>
      <w:r w:rsidR="000C53B7">
        <w:t>intervention</w:t>
      </w:r>
      <w:r w:rsidR="005E1668">
        <w:t xml:space="preserve"> to salvage quality of life</w:t>
      </w:r>
      <w:r>
        <w:t>.</w:t>
      </w:r>
      <w:r w:rsidR="005E1668">
        <w:t xml:space="preserve"> </w:t>
      </w:r>
      <w:r>
        <w:t>I</w:t>
      </w:r>
      <w:r w:rsidR="005E1668">
        <w:t xml:space="preserve">t also </w:t>
      </w:r>
      <w:r w:rsidR="00AB12A6">
        <w:t xml:space="preserve">raises </w:t>
      </w:r>
      <w:r w:rsidR="005E1668">
        <w:t xml:space="preserve">a question for optimal future delivery plan to avoid deterioration of those symptoms. Although a recent meta-analysis </w:t>
      </w:r>
      <w:r w:rsidR="005E1668">
        <w:fldChar w:fldCharType="begin"/>
      </w:r>
      <w:r w:rsidR="00BE266F">
        <w:instrText xml:space="preserve"> ADDIN EN.CITE &lt;EndNote&gt;&lt;Cite&gt;&lt;Author&gt;Jha&lt;/Author&gt;&lt;Year&gt;2016&lt;/Year&gt;&lt;RecNum&gt;3&lt;/RecNum&gt;&lt;DisplayText&gt;(119)&lt;/DisplayText&gt;&lt;record&gt;&lt;rec-number&gt;3&lt;/rec-number&gt;&lt;foreign-keys&gt;&lt;key app="EN" db-id="2r022sw2rt52t5eavf55seeyf9p929zav9fx" timestamp="0"&gt;3&lt;/key&gt;&lt;/foreign-keys&gt;&lt;ref-type name="Journal Article"&gt;17&lt;/ref-type&gt;&lt;contributors&gt;&lt;authors&gt;&lt;author&gt;Jha, S.&lt;/author&gt;&lt;author&gt;Parker, V.&lt;/author&gt;&lt;/authors&gt;&lt;/contributors&gt;&lt;auth-address&gt;Department of Urogynaecology, Sheffield Teaching Hospitals, Level 4 Jessop Wing, Tree Root Walk, Sheffield, S10 2SF, UK. Swati.Jha@sth.nhs.uk.&amp;#xD;Department of Urogynaecology, Sheffield Teaching Hospitals, Level 4 Jessop Wing, Tree Root Walk, Sheffield, S10 2SF, UK.&lt;/auth-address&gt;&lt;titles&gt;&lt;title&gt;Risk factors for recurrent obstetric anal sphincter injury (rOASI): a systematic review and meta-analysis&lt;/title&gt;&lt;secondary-title&gt;Int Urogynecol J&lt;/secondary-title&gt;&lt;/titles&gt;&lt;periodical&gt;&lt;full-title&gt;Int Urogynecol J&lt;/full-title&gt;&lt;/periodical&gt;&lt;pages&gt;849-57&lt;/pages&gt;&lt;volume&gt;27&lt;/volume&gt;&lt;number&gt;6&lt;/number&gt;&lt;keywords&gt;&lt;keyword&gt;Anal Canal/*injuries&lt;/keyword&gt;&lt;keyword&gt;Anus Diseases/*etiology&lt;/keyword&gt;&lt;keyword&gt;Delivery, Obstetric/*adverse effects&lt;/keyword&gt;&lt;keyword&gt;Female&lt;/keyword&gt;&lt;keyword&gt;Humans&lt;/keyword&gt;&lt;keyword&gt;Pregnancy&lt;/keyword&gt;&lt;keyword&gt;Recurrence&lt;/keyword&gt;&lt;keyword&gt;Risk Factors&lt;/keyword&gt;&lt;keyword&gt;Anal sphincter injury&lt;/keyword&gt;&lt;keyword&gt;Oasi&lt;/keyword&gt;&lt;keyword&gt;Subsequent delivery&lt;/keyword&gt;&lt;keyword&gt;Third/fourth-degree tear&lt;/keyword&gt;&lt;/keywords&gt;&lt;dates&gt;&lt;year&gt;2016&lt;/year&gt;&lt;pub-dates&gt;&lt;date&gt;Jun&lt;/date&gt;&lt;/pub-dates&gt;&lt;/dates&gt;&lt;isbn&gt;1433-3023 (Electronic)&amp;#xD;0937-3462 (Linking)&lt;/isbn&gt;&lt;accession-num&gt;26676912&lt;/accession-num&gt;&lt;urls&gt;&lt;related-urls&gt;&lt;url&gt;https://www.ncbi.nlm.nih.gov/pubmed/26676912&lt;/url&gt;&lt;/related-urls&gt;&lt;/urls&gt;&lt;custom2&gt;PMC4879153&lt;/custom2&gt;&lt;electronic-resource-num&gt;10.1007/s00192-015-2893-4&lt;/electronic-resource-num&gt;&lt;/record&gt;&lt;/Cite&gt;&lt;/EndNote&gt;</w:instrText>
      </w:r>
      <w:r w:rsidR="005E1668">
        <w:fldChar w:fldCharType="separate"/>
      </w:r>
      <w:r w:rsidR="00BE266F">
        <w:rPr>
          <w:noProof/>
        </w:rPr>
        <w:t>(119)</w:t>
      </w:r>
      <w:r w:rsidR="005E1668">
        <w:fldChar w:fldCharType="end"/>
      </w:r>
      <w:r w:rsidR="005E1668">
        <w:t xml:space="preserve"> reports similar r</w:t>
      </w:r>
      <w:r w:rsidR="009C4C55">
        <w:t>isk</w:t>
      </w:r>
      <w:r w:rsidR="005E1668">
        <w:t xml:space="preserve"> for recurrent OASIS (</w:t>
      </w:r>
      <w:proofErr w:type="spellStart"/>
      <w:r w:rsidR="005E1668">
        <w:t>rOASIS</w:t>
      </w:r>
      <w:proofErr w:type="spellEnd"/>
      <w:r w:rsidR="005E1668">
        <w:t>), there is still lack of evidence on how detrimental such events (</w:t>
      </w:r>
      <w:proofErr w:type="spellStart"/>
      <w:r w:rsidR="005E1668">
        <w:t>rOASIS</w:t>
      </w:r>
      <w:proofErr w:type="spellEnd"/>
      <w:r w:rsidR="005E1668">
        <w:t xml:space="preserve">) can be for pelvic floor function.  </w:t>
      </w:r>
      <w:r w:rsidR="00AB12A6">
        <w:t>W</w:t>
      </w:r>
      <w:r w:rsidR="005E1668">
        <w:t>e note</w:t>
      </w:r>
      <w:r w:rsidR="00AB12A6">
        <w:t>d</w:t>
      </w:r>
      <w:r w:rsidR="005E1668">
        <w:t xml:space="preserve"> a significant drop in the reported r</w:t>
      </w:r>
      <w:r w:rsidR="009C4C55">
        <w:t>isk</w:t>
      </w:r>
      <w:r w:rsidR="005E1668">
        <w:t xml:space="preserve"> of anal sphincter defects in studies published after 2000. This could reflect either a better consensus in ultrasound diagnosis, or equally more robust training culture to decrease or repair effectively OASIS</w:t>
      </w:r>
      <w:r w:rsidR="00642B88">
        <w:t xml:space="preserve">. </w:t>
      </w:r>
      <w:r w:rsidR="005E1668">
        <w:t xml:space="preserve">However, it is difficult to comment whether there is any actual drop in the </w:t>
      </w:r>
      <w:r w:rsidR="009C4C55">
        <w:t xml:space="preserve">risk </w:t>
      </w:r>
      <w:r w:rsidR="005E1668">
        <w:t>of OASIS</w:t>
      </w:r>
      <w:r w:rsidR="00B95F01">
        <w:t>, a</w:t>
      </w:r>
      <w:r w:rsidR="000C53B7">
        <w:t>s</w:t>
      </w:r>
      <w:r w:rsidR="00B95F01">
        <w:t xml:space="preserve"> this could also </w:t>
      </w:r>
      <w:r w:rsidR="000C53B7">
        <w:t xml:space="preserve">reflect </w:t>
      </w:r>
      <w:r w:rsidR="00B95F01">
        <w:t>the rising Caesarean section rate</w:t>
      </w:r>
      <w:r w:rsidR="005E1668">
        <w:t>.</w:t>
      </w:r>
    </w:p>
    <w:p w14:paraId="31EC8ACF" w14:textId="77777777" w:rsidR="007E7A6F" w:rsidRDefault="007E7A6F" w:rsidP="00D737B7">
      <w:pPr>
        <w:pStyle w:val="Body"/>
        <w:spacing w:line="480" w:lineRule="auto"/>
      </w:pPr>
    </w:p>
    <w:p w14:paraId="76FFCB46" w14:textId="4352D351" w:rsidR="00E70044" w:rsidRDefault="007E7A6F" w:rsidP="00FA27D2">
      <w:pPr>
        <w:pStyle w:val="Body"/>
        <w:spacing w:line="480" w:lineRule="auto"/>
      </w:pPr>
      <w:r>
        <w:t>Finally, e</w:t>
      </w:r>
      <w:r w:rsidR="00FA27D2">
        <w:t xml:space="preserve">nd-to-end or overlap approximation of anal sphincter edges have been practiced globally as primary repair techniques for OASIS. With either method of repair, there is still a high risk of persistent anal sphincter defects. This </w:t>
      </w:r>
      <w:r w:rsidR="00AB12A6">
        <w:t>poses</w:t>
      </w:r>
      <w:r w:rsidR="00FA27D2">
        <w:t xml:space="preserve"> the question as to whether more formal training along with competency assessment may be required to optimize repair outcomes. Cohorts where mixed techniques were used resulted in lower risk of symptomatic women (30% vs. 49% or 45%).</w:t>
      </w:r>
    </w:p>
    <w:p w14:paraId="383FB7A4" w14:textId="77777777" w:rsidR="00E70044" w:rsidRDefault="00E70044" w:rsidP="00FA27D2">
      <w:pPr>
        <w:pStyle w:val="Body"/>
        <w:spacing w:line="480" w:lineRule="auto"/>
      </w:pPr>
    </w:p>
    <w:p w14:paraId="0FD19986" w14:textId="29182F9A" w:rsidR="00FA27D2" w:rsidRPr="00E70044" w:rsidRDefault="00E70044" w:rsidP="00D737B7">
      <w:pPr>
        <w:pStyle w:val="Body"/>
        <w:spacing w:line="480" w:lineRule="auto"/>
        <w:rPr>
          <w:i/>
          <w:iCs/>
        </w:rPr>
      </w:pPr>
      <w:r w:rsidRPr="00E70044">
        <w:rPr>
          <w:i/>
          <w:iCs/>
        </w:rPr>
        <w:lastRenderedPageBreak/>
        <w:t>Strengths of this systematic review</w:t>
      </w:r>
    </w:p>
    <w:p w14:paraId="1894229E" w14:textId="5B819534" w:rsidR="00A22901" w:rsidRDefault="002C2366" w:rsidP="00D737B7">
      <w:pPr>
        <w:pStyle w:val="Body"/>
        <w:spacing w:line="480" w:lineRule="auto"/>
        <w:rPr>
          <w:lang w:val="en-GB"/>
        </w:rPr>
      </w:pPr>
      <w:r>
        <w:t>T</w:t>
      </w:r>
      <w:r>
        <w:rPr>
          <w:lang w:val="en-GB"/>
        </w:rPr>
        <w:t xml:space="preserve">o our knowledge, this is the </w:t>
      </w:r>
      <w:r w:rsidR="000C53B7">
        <w:rPr>
          <w:lang w:val="en-GB"/>
        </w:rPr>
        <w:t xml:space="preserve">largest </w:t>
      </w:r>
      <w:r>
        <w:rPr>
          <w:lang w:val="en-GB"/>
        </w:rPr>
        <w:t>systematic review to report the above outcomes. We included 103 studies with 16</w:t>
      </w:r>
      <w:r w:rsidR="00AB12A6">
        <w:rPr>
          <w:lang w:val="en-GB"/>
        </w:rPr>
        <w:t>,</w:t>
      </w:r>
      <w:r>
        <w:rPr>
          <w:lang w:val="en-GB"/>
        </w:rPr>
        <w:t xml:space="preserve">110 women from 23 countries and used a prospective protocol to draw our conclusions according to PRISMA guidelines. These give our result a global </w:t>
      </w:r>
      <w:r w:rsidR="000C53B7">
        <w:rPr>
          <w:lang w:val="en-GB"/>
        </w:rPr>
        <w:t>perspective</w:t>
      </w:r>
      <w:r>
        <w:rPr>
          <w:lang w:val="en-GB"/>
        </w:rPr>
        <w:t xml:space="preserve"> to form the basis of future guidelines in offering OASIS care. Our protocol was designed to capture and assess any possible limitations from data quality. The data analysis was conducted by senior experienced statisticians and the relevant interpretation was performed acknowledging the heterogeneity</w:t>
      </w:r>
      <w:r w:rsidR="000C53B7">
        <w:rPr>
          <w:lang w:val="en-GB"/>
        </w:rPr>
        <w:t>,</w:t>
      </w:r>
      <w:r>
        <w:rPr>
          <w:lang w:val="en-GB"/>
        </w:rPr>
        <w:t xml:space="preserve"> scrutinised by an expert panel who are co-authors of this study. During data interpretation we have taken into consideration any risk of bias which is described in detail below. </w:t>
      </w:r>
    </w:p>
    <w:p w14:paraId="692AFDDE" w14:textId="77777777" w:rsidR="002C2366" w:rsidRPr="002C2366" w:rsidRDefault="002C2366" w:rsidP="00D737B7">
      <w:pPr>
        <w:pStyle w:val="Body"/>
        <w:spacing w:line="480" w:lineRule="auto"/>
        <w:rPr>
          <w:lang w:val="en-GB"/>
        </w:rPr>
      </w:pPr>
    </w:p>
    <w:p w14:paraId="0600C01F" w14:textId="3CBDA3C8" w:rsidR="00A22901" w:rsidRDefault="00E70044" w:rsidP="00D737B7">
      <w:pPr>
        <w:pStyle w:val="Body"/>
        <w:spacing w:line="480" w:lineRule="auto"/>
      </w:pPr>
      <w:r w:rsidRPr="00E70044">
        <w:rPr>
          <w:i/>
          <w:iCs/>
          <w:lang w:val="fr-FR"/>
        </w:rPr>
        <w:t>Limitations</w:t>
      </w:r>
    </w:p>
    <w:p w14:paraId="4C22E931" w14:textId="70B1BDAD" w:rsidR="00952EEB" w:rsidRDefault="005E1668" w:rsidP="00D737B7">
      <w:pPr>
        <w:pStyle w:val="Body"/>
        <w:spacing w:line="480" w:lineRule="auto"/>
      </w:pPr>
      <w:r>
        <w:t>We noted significant heterogeneity across majority of our studies which can be attributed to variation in the definition of ultrasound diagnosis of anal sphincter defects</w:t>
      </w:r>
      <w:r w:rsidR="00952EEB">
        <w:t xml:space="preserve">, as well as to the fact that studies investigate those defects </w:t>
      </w:r>
      <w:r w:rsidR="000C53B7">
        <w:t>at</w:t>
      </w:r>
      <w:r w:rsidR="00952EEB">
        <w:t xml:space="preserve"> different time points. Heterogeneity can also be secondary to</w:t>
      </w:r>
      <w:r w:rsidR="00A15784">
        <w:t xml:space="preserve"> </w:t>
      </w:r>
      <w:r w:rsidR="00952EEB">
        <w:t>the global improvement in diagnosing</w:t>
      </w:r>
      <w:r w:rsidR="00A15784">
        <w:t xml:space="preserve"> anal sphincter </w:t>
      </w:r>
      <w:r w:rsidR="00952EEB">
        <w:t>defects</w:t>
      </w:r>
      <w:r w:rsidR="00A15784">
        <w:t xml:space="preserve"> </w:t>
      </w:r>
      <w:r w:rsidR="00952EEB">
        <w:t xml:space="preserve">throughout the last </w:t>
      </w:r>
      <w:r w:rsidR="000C53B7">
        <w:t>two</w:t>
      </w:r>
      <w:r w:rsidR="00952EEB">
        <w:t xml:space="preserve"> decades</w:t>
      </w:r>
      <w:r>
        <w:t xml:space="preserve">. </w:t>
      </w:r>
      <w:r w:rsidR="00952EEB">
        <w:t>Furthermore, h</w:t>
      </w:r>
      <w:r>
        <w:t>eterogeneity can also arise from different local practice</w:t>
      </w:r>
      <w:r w:rsidR="000C53B7">
        <w:t>s</w:t>
      </w:r>
      <w:r>
        <w:t xml:space="preserve">, as well as variation in the diagnosis of anal incontinence, especially in the cases where validated scales were not used. </w:t>
      </w:r>
    </w:p>
    <w:p w14:paraId="38BD8477" w14:textId="77777777" w:rsidR="00AB12A6" w:rsidRDefault="00AB12A6" w:rsidP="00D737B7">
      <w:pPr>
        <w:pStyle w:val="Body"/>
        <w:spacing w:line="480" w:lineRule="auto"/>
      </w:pPr>
    </w:p>
    <w:p w14:paraId="0A0771BC" w14:textId="77777777" w:rsidR="00526F03" w:rsidRDefault="00952EEB" w:rsidP="00D737B7">
      <w:pPr>
        <w:pStyle w:val="Body"/>
        <w:spacing w:line="480" w:lineRule="auto"/>
      </w:pPr>
      <w:r>
        <w:t>Forty-one</w:t>
      </w:r>
      <w:r w:rsidR="005E1668">
        <w:t xml:space="preserve"> out of 103 included studies (40%) were deemed high risk for bias</w:t>
      </w:r>
      <w:r>
        <w:t>.</w:t>
      </w:r>
      <w:r w:rsidR="005E1668">
        <w:t xml:space="preserve"> </w:t>
      </w:r>
      <w:r>
        <w:t>T</w:t>
      </w:r>
      <w:r w:rsidR="005E1668">
        <w:t>his underlines that we should interpret our results sparingly. Out of 103 studies</w:t>
      </w:r>
      <w:r w:rsidR="00AB12A6">
        <w:t>,</w:t>
      </w:r>
      <w:r w:rsidR="005E1668">
        <w:t xml:space="preserve"> 18 were conference papers which can introduce additional bias. Further, data extraction </w:t>
      </w:r>
      <w:r w:rsidR="00AB12A6">
        <w:t>for some studies</w:t>
      </w:r>
      <w:r w:rsidR="005E1668">
        <w:t xml:space="preserve"> </w:t>
      </w:r>
      <w:r w:rsidR="00AB12A6">
        <w:t xml:space="preserve">was </w:t>
      </w:r>
      <w:r w:rsidR="005E1668">
        <w:t xml:space="preserve">challenging, mainly because </w:t>
      </w:r>
      <w:r w:rsidR="000C53B7">
        <w:t xml:space="preserve">of the </w:t>
      </w:r>
      <w:r w:rsidR="005E1668">
        <w:t>different scales used</w:t>
      </w:r>
      <w:r w:rsidR="00AB12A6">
        <w:t xml:space="preserve">. A future meta-analysis could consider using synthesis of individual </w:t>
      </w:r>
      <w:r w:rsidR="005E1668">
        <w:t>patient</w:t>
      </w:r>
      <w:r w:rsidR="005E1668">
        <w:rPr>
          <w:lang w:val="fr-FR"/>
        </w:rPr>
        <w:t xml:space="preserve"> </w:t>
      </w:r>
      <w:r w:rsidR="005E1668">
        <w:t>data.</w:t>
      </w:r>
      <w:r w:rsidR="00AB12A6">
        <w:t xml:space="preserve"> </w:t>
      </w:r>
      <w:r w:rsidR="005E1668">
        <w:t xml:space="preserve">Most of the studies included </w:t>
      </w:r>
      <w:r w:rsidR="00597575">
        <w:t xml:space="preserve">were </w:t>
      </w:r>
      <w:r w:rsidR="005E1668">
        <w:lastRenderedPageBreak/>
        <w:t xml:space="preserve">primarily observational with small samples and short follow up limited to the first year postpartum. Variation of risk factors reported for anal sphincter defects did not allow further exploration for some of them. </w:t>
      </w:r>
    </w:p>
    <w:p w14:paraId="120C7AEB" w14:textId="340FF03E" w:rsidR="00526F03" w:rsidRPr="00A5324A" w:rsidRDefault="005E1668" w:rsidP="002139FC">
      <w:pPr>
        <w:pStyle w:val="NormalWeb"/>
        <w:kinsoku w:val="0"/>
        <w:overflowPunct w:val="0"/>
        <w:spacing w:before="86" w:beforeAutospacing="0" w:after="0" w:afterAutospacing="0" w:line="480" w:lineRule="auto"/>
        <w:jc w:val="both"/>
        <w:textAlignment w:val="baseline"/>
      </w:pPr>
      <w:r>
        <w:t xml:space="preserve">We </w:t>
      </w:r>
      <w:r w:rsidR="00526F03">
        <w:t xml:space="preserve">noted </w:t>
      </w:r>
      <w:proofErr w:type="gramStart"/>
      <w:r w:rsidR="00526F03">
        <w:t xml:space="preserve">a </w:t>
      </w:r>
      <w:r>
        <w:t xml:space="preserve"> difference</w:t>
      </w:r>
      <w:proofErr w:type="gramEnd"/>
      <w:r>
        <w:t xml:space="preserve"> in the r</w:t>
      </w:r>
      <w:r w:rsidR="009C4C55">
        <w:t>isk</w:t>
      </w:r>
      <w:r>
        <w:t xml:space="preserve"> of defects reported in published studies prior to 2000,</w:t>
      </w:r>
      <w:r w:rsidR="00526F03">
        <w:t xml:space="preserve"> and this may be </w:t>
      </w:r>
      <w:r>
        <w:t xml:space="preserve"> attributed to evolution of</w:t>
      </w:r>
      <w:r w:rsidR="00B95F01">
        <w:t xml:space="preserve"> ultrasound</w:t>
      </w:r>
      <w:r>
        <w:t xml:space="preserve"> technical equipment and experience of sonographers or clinicians</w:t>
      </w:r>
      <w:r w:rsidR="00526F03">
        <w:t>. However</w:t>
      </w:r>
      <w:r w:rsidR="00E27573">
        <w:t>,</w:t>
      </w:r>
      <w:r w:rsidR="00526F03">
        <w:t xml:space="preserve"> it is still recognized that there is no standardization of reporting of anal sphincter images with the sphincter </w:t>
      </w:r>
      <w:proofErr w:type="gramStart"/>
      <w:r w:rsidR="00526F03">
        <w:t xml:space="preserve">tears  </w:t>
      </w:r>
      <w:r w:rsidR="00526F03">
        <w:rPr>
          <w:rFonts w:eastAsiaTheme="minorEastAsia"/>
          <w:color w:val="000000" w:themeColor="text1"/>
          <w:kern w:val="24"/>
        </w:rPr>
        <w:t>USS</w:t>
      </w:r>
      <w:proofErr w:type="gramEnd"/>
      <w:r w:rsidR="00526F03">
        <w:rPr>
          <w:rFonts w:eastAsiaTheme="minorEastAsia"/>
          <w:color w:val="000000" w:themeColor="text1"/>
          <w:kern w:val="24"/>
        </w:rPr>
        <w:t xml:space="preserve"> diagnosis is </w:t>
      </w:r>
      <w:r w:rsidR="00E27573" w:rsidRPr="00E27573">
        <w:rPr>
          <w:rFonts w:eastAsiaTheme="minorEastAsia"/>
          <w:color w:val="000000" w:themeColor="text1"/>
          <w:kern w:val="24"/>
        </w:rPr>
        <w:t>dependent</w:t>
      </w:r>
      <w:r w:rsidR="00526F03" w:rsidRPr="002139FC">
        <w:rPr>
          <w:rFonts w:eastAsiaTheme="minorEastAsia"/>
          <w:color w:val="000000" w:themeColor="text1"/>
          <w:kern w:val="24"/>
        </w:rPr>
        <w:t xml:space="preserve"> on training and recognition of normal from variant anatomy</w:t>
      </w:r>
      <w:r w:rsidR="00526F03">
        <w:rPr>
          <w:rFonts w:eastAsiaTheme="minorEastAsia"/>
          <w:color w:val="000000" w:themeColor="text1"/>
          <w:kern w:val="24"/>
        </w:rPr>
        <w:t>. Failure to appreciate variations in normal anatomy may mislabel a sphincter as damaged and may explain the discrepancy i</w:t>
      </w:r>
      <w:r w:rsidR="00526F03" w:rsidRPr="002139FC">
        <w:rPr>
          <w:rFonts w:eastAsiaTheme="minorEastAsia"/>
          <w:color w:val="000000" w:themeColor="text1"/>
          <w:kern w:val="24"/>
        </w:rPr>
        <w:t>n the nu</w:t>
      </w:r>
      <w:r w:rsidR="00526F03">
        <w:rPr>
          <w:rFonts w:eastAsiaTheme="minorEastAsia"/>
          <w:color w:val="000000" w:themeColor="text1"/>
          <w:kern w:val="24"/>
        </w:rPr>
        <w:t>m</w:t>
      </w:r>
      <w:r w:rsidR="00526F03" w:rsidRPr="002139FC">
        <w:rPr>
          <w:rFonts w:eastAsiaTheme="minorEastAsia"/>
          <w:color w:val="000000" w:themeColor="text1"/>
          <w:kern w:val="24"/>
        </w:rPr>
        <w:t>ber of women reported to ha</w:t>
      </w:r>
      <w:r w:rsidR="00526F03">
        <w:rPr>
          <w:rFonts w:eastAsiaTheme="minorEastAsia"/>
          <w:color w:val="000000" w:themeColor="text1"/>
          <w:kern w:val="24"/>
        </w:rPr>
        <w:t>v</w:t>
      </w:r>
      <w:r w:rsidR="00526F03" w:rsidRPr="002139FC">
        <w:rPr>
          <w:rFonts w:eastAsiaTheme="minorEastAsia"/>
          <w:color w:val="000000" w:themeColor="text1"/>
          <w:kern w:val="24"/>
        </w:rPr>
        <w:t xml:space="preserve">e a defect and those that are symptomatic </w:t>
      </w:r>
      <w:r w:rsidR="00526F03">
        <w:rPr>
          <w:rFonts w:eastAsiaTheme="minorEastAsia"/>
          <w:color w:val="000000" w:themeColor="text1"/>
          <w:kern w:val="24"/>
        </w:rPr>
        <w:t xml:space="preserve">in the population. </w:t>
      </w:r>
      <w:r w:rsidR="00A5324A">
        <w:rPr>
          <w:rFonts w:eastAsiaTheme="minorEastAsia"/>
          <w:color w:val="000000" w:themeColor="text1"/>
          <w:kern w:val="24"/>
        </w:rPr>
        <w:t>For instance</w:t>
      </w:r>
      <w:r w:rsidR="00E27573">
        <w:rPr>
          <w:rFonts w:eastAsiaTheme="minorEastAsia"/>
          <w:color w:val="000000" w:themeColor="text1"/>
          <w:kern w:val="24"/>
        </w:rPr>
        <w:t>,</w:t>
      </w:r>
      <w:r w:rsidR="00A5324A">
        <w:rPr>
          <w:rFonts w:eastAsiaTheme="minorEastAsia"/>
          <w:color w:val="000000" w:themeColor="text1"/>
          <w:kern w:val="24"/>
        </w:rPr>
        <w:t xml:space="preserve"> failure to recognise the shorter anterior sphincter in women may lead to over diagnosis of an anterior sphincter injury. </w:t>
      </w:r>
      <w:r w:rsidR="00526F03" w:rsidRPr="002139FC">
        <w:rPr>
          <w:rFonts w:eastAsiaTheme="minorEastAsia"/>
          <w:color w:val="000000" w:themeColor="text1"/>
          <w:kern w:val="24"/>
        </w:rPr>
        <w:t>Some of the difficulties are related to reporting with various definitions used to describe and injury</w:t>
      </w:r>
      <w:r w:rsidR="00526F03" w:rsidRPr="00A5324A">
        <w:rPr>
          <w:rFonts w:eastAsiaTheme="minorEastAsia"/>
          <w:color w:val="000000" w:themeColor="text1"/>
          <w:kern w:val="24"/>
        </w:rPr>
        <w:t xml:space="preserve">. </w:t>
      </w:r>
      <w:r w:rsidR="00526F03" w:rsidRPr="002139FC">
        <w:rPr>
          <w:rFonts w:eastAsiaTheme="minorEastAsia"/>
          <w:color w:val="000000" w:themeColor="text1"/>
          <w:kern w:val="24"/>
        </w:rPr>
        <w:t>The definition of a true defect needs to be defined and may differ between the studies as a quadrant defect, a third</w:t>
      </w:r>
      <w:r w:rsidR="00A5324A">
        <w:rPr>
          <w:rFonts w:eastAsiaTheme="minorEastAsia"/>
          <w:color w:val="000000" w:themeColor="text1"/>
          <w:kern w:val="24"/>
        </w:rPr>
        <w:t xml:space="preserve"> defect or simple</w:t>
      </w:r>
      <w:r w:rsidR="00526F03" w:rsidRPr="002139FC">
        <w:rPr>
          <w:rFonts w:eastAsiaTheme="minorEastAsia"/>
          <w:color w:val="000000" w:themeColor="text1"/>
          <w:kern w:val="24"/>
        </w:rPr>
        <w:t xml:space="preserve"> discont</w:t>
      </w:r>
      <w:r w:rsidR="00A5324A">
        <w:rPr>
          <w:rFonts w:eastAsiaTheme="minorEastAsia"/>
          <w:color w:val="000000" w:themeColor="text1"/>
          <w:kern w:val="24"/>
        </w:rPr>
        <w:t>inuity of the muscle. The terms</w:t>
      </w:r>
      <w:r w:rsidR="00526F03" w:rsidRPr="002139FC">
        <w:rPr>
          <w:rFonts w:eastAsiaTheme="minorEastAsia"/>
          <w:color w:val="000000" w:themeColor="text1"/>
          <w:kern w:val="24"/>
        </w:rPr>
        <w:t xml:space="preserve"> scar, disruption, defect and distortion of the anal sphincter are often used but may not mean the same. This is very important and relevant in counselling a woman with a potential injury but also i</w:t>
      </w:r>
      <w:r w:rsidR="00A5324A" w:rsidRPr="002139FC">
        <w:rPr>
          <w:rFonts w:eastAsiaTheme="minorEastAsia"/>
          <w:color w:val="000000" w:themeColor="text1"/>
          <w:kern w:val="24"/>
        </w:rPr>
        <w:t xml:space="preserve">f litigation arises. </w:t>
      </w:r>
      <w:r w:rsidR="00526F03" w:rsidRPr="002139FC">
        <w:rPr>
          <w:rFonts w:eastAsiaTheme="minorEastAsia"/>
          <w:color w:val="000000" w:themeColor="text1"/>
          <w:kern w:val="24"/>
        </w:rPr>
        <w:t xml:space="preserve"> </w:t>
      </w:r>
    </w:p>
    <w:p w14:paraId="163AB773" w14:textId="354DB2E9" w:rsidR="00526F03" w:rsidRPr="00A5324A" w:rsidRDefault="00A5324A" w:rsidP="002139FC">
      <w:pPr>
        <w:pStyle w:val="NormalWeb"/>
        <w:tabs>
          <w:tab w:val="left" w:pos="6090"/>
        </w:tabs>
        <w:kinsoku w:val="0"/>
        <w:overflowPunct w:val="0"/>
        <w:spacing w:before="86" w:beforeAutospacing="0" w:after="0" w:afterAutospacing="0"/>
        <w:textAlignment w:val="baseline"/>
      </w:pPr>
      <w:r w:rsidRPr="00A5324A">
        <w:tab/>
      </w:r>
    </w:p>
    <w:p w14:paraId="0ABF9B19" w14:textId="50968201" w:rsidR="00A22901" w:rsidRDefault="005E1668" w:rsidP="00D737B7">
      <w:pPr>
        <w:pStyle w:val="Body"/>
        <w:spacing w:line="480" w:lineRule="auto"/>
      </w:pPr>
      <w:r>
        <w:t xml:space="preserve">Although we included 103 studies, less than half of them contributed to the calculation of the association of ultrasound sphincter defects with anal incontinence. Finally, we focused on anal sphincter defects as an etiological factor for </w:t>
      </w:r>
      <w:r w:rsidR="00952EEB">
        <w:t>anal incontinence.</w:t>
      </w:r>
      <w:r>
        <w:t xml:space="preserve"> </w:t>
      </w:r>
      <w:r w:rsidR="00952EEB">
        <w:t>H</w:t>
      </w:r>
      <w:r>
        <w:t>owever</w:t>
      </w:r>
      <w:r w:rsidR="00952EEB">
        <w:t>,</w:t>
      </w:r>
      <w:r>
        <w:t xml:space="preserve"> pelvic floor physiology is complex and </w:t>
      </w:r>
      <w:r w:rsidR="00D40446">
        <w:t>anal incontinence</w:t>
      </w:r>
      <w:r>
        <w:t xml:space="preserve"> </w:t>
      </w:r>
      <w:r w:rsidR="00A15784">
        <w:t xml:space="preserve">is </w:t>
      </w:r>
      <w:r>
        <w:t xml:space="preserve">multifactorial </w:t>
      </w:r>
      <w:r w:rsidR="0056012B">
        <w:t xml:space="preserve">and </w:t>
      </w:r>
      <w:r w:rsidR="000C53B7">
        <w:t xml:space="preserve">often </w:t>
      </w:r>
      <w:r w:rsidR="00A15784">
        <w:t>not sol</w:t>
      </w:r>
      <w:r w:rsidR="00952EEB">
        <w:t>el</w:t>
      </w:r>
      <w:r w:rsidR="00A15784">
        <w:t>y be related to sphincter integrity</w:t>
      </w:r>
      <w:r>
        <w:t>.</w:t>
      </w:r>
    </w:p>
    <w:p w14:paraId="73ADD02A" w14:textId="77777777" w:rsidR="00A22901" w:rsidRDefault="00A22901" w:rsidP="00D737B7">
      <w:pPr>
        <w:pStyle w:val="Body"/>
        <w:spacing w:line="480" w:lineRule="auto"/>
      </w:pPr>
    </w:p>
    <w:p w14:paraId="6E17E366" w14:textId="77777777" w:rsidR="00A22901" w:rsidRDefault="005E1668" w:rsidP="00D737B7">
      <w:pPr>
        <w:pStyle w:val="Body"/>
        <w:spacing w:line="480" w:lineRule="auto"/>
      </w:pPr>
      <w:r w:rsidRPr="00E70044">
        <w:rPr>
          <w:i/>
          <w:iCs/>
        </w:rPr>
        <w:t>Conclusions</w:t>
      </w:r>
      <w:r>
        <w:t>:</w:t>
      </w:r>
    </w:p>
    <w:p w14:paraId="257BC1E8" w14:textId="5D536C21" w:rsidR="00EC455D" w:rsidRDefault="005E1668" w:rsidP="00D737B7">
      <w:pPr>
        <w:pStyle w:val="Body"/>
        <w:spacing w:line="480" w:lineRule="auto"/>
      </w:pPr>
      <w:r>
        <w:lastRenderedPageBreak/>
        <w:t>We provide robust estimates on anal sphincter defects and their association with future development of anal incontinence. Our results show the burden of the problem</w:t>
      </w:r>
      <w:r w:rsidR="00097398">
        <w:t xml:space="preserve"> </w:t>
      </w:r>
      <w:r w:rsidR="00493BB2">
        <w:t xml:space="preserve">is higher than </w:t>
      </w:r>
      <w:r w:rsidR="000C53B7">
        <w:t>previously</w:t>
      </w:r>
      <w:r w:rsidR="00493BB2">
        <w:t xml:space="preserve"> reported</w:t>
      </w:r>
      <w:r w:rsidR="00436FE6">
        <w:t>. Therefore,</w:t>
      </w:r>
      <w:r w:rsidR="00436FE6" w:rsidRPr="00436FE6">
        <w:t xml:space="preserve"> </w:t>
      </w:r>
      <w:r w:rsidR="00436FE6">
        <w:t>women and clinicians should be aware of the high risk of sphincter defects following vaginal delivery even when clinically unsuspected, and despite primary repair, the high rate of persistent defects and symptoms.</w:t>
      </w:r>
      <w:r>
        <w:t xml:space="preserve"> </w:t>
      </w:r>
      <w:r w:rsidR="00493BB2">
        <w:t>Th</w:t>
      </w:r>
      <w:r w:rsidR="00436FE6">
        <w:t>ose</w:t>
      </w:r>
      <w:r w:rsidR="00493BB2">
        <w:t xml:space="preserve"> </w:t>
      </w:r>
      <w:r w:rsidR="00436FE6">
        <w:t xml:space="preserve">risks need to be communicated during counselling </w:t>
      </w:r>
      <w:r w:rsidR="00436FE6">
        <w:rPr>
          <w:noProof/>
        </w:rPr>
        <w:t>prior to childbirth</w:t>
      </w:r>
      <w:r w:rsidR="007551FF">
        <w:rPr>
          <w:noProof/>
        </w:rPr>
        <w:t>, where applicable,</w:t>
      </w:r>
      <w:r w:rsidR="00436FE6">
        <w:rPr>
          <w:noProof/>
        </w:rPr>
        <w:t xml:space="preserve"> in order to make a </w:t>
      </w:r>
      <w:r w:rsidR="00A5324A">
        <w:rPr>
          <w:noProof/>
        </w:rPr>
        <w:t xml:space="preserve">balanced </w:t>
      </w:r>
      <w:r w:rsidR="00436FE6">
        <w:rPr>
          <w:noProof/>
        </w:rPr>
        <w:t>decision regarding the mode of delivery</w:t>
      </w:r>
      <w:r w:rsidR="00A5324A">
        <w:rPr>
          <w:noProof/>
        </w:rPr>
        <w:t xml:space="preserve">. This is important as women may opt to make choices regarding mode of delivery based on pelvic floor safety rather than traditional obstetric </w:t>
      </w:r>
      <w:proofErr w:type="gramStart"/>
      <w:r w:rsidR="00A5324A">
        <w:rPr>
          <w:noProof/>
        </w:rPr>
        <w:t>indications.</w:t>
      </w:r>
      <w:r w:rsidR="00493BB2">
        <w:t>.</w:t>
      </w:r>
      <w:proofErr w:type="gramEnd"/>
      <w:r w:rsidR="00EC455D">
        <w:t xml:space="preserve"> </w:t>
      </w:r>
    </w:p>
    <w:p w14:paraId="563D3429" w14:textId="78355772" w:rsidR="00A22901" w:rsidRDefault="00EC455D" w:rsidP="00D737B7">
      <w:pPr>
        <w:pStyle w:val="Body"/>
        <w:spacing w:line="480" w:lineRule="auto"/>
      </w:pPr>
      <w:r>
        <w:t xml:space="preserve">In addition, reassessment of diagnosis and </w:t>
      </w:r>
      <w:r w:rsidR="00A5324A">
        <w:t xml:space="preserve">the need for secondary </w:t>
      </w:r>
      <w:r>
        <w:t xml:space="preserve">repair of anal sphincter injury </w:t>
      </w:r>
      <w:proofErr w:type="gramStart"/>
      <w:r>
        <w:t>repair</w:t>
      </w:r>
      <w:r w:rsidR="00E475D3">
        <w:t xml:space="preserve">  </w:t>
      </w:r>
      <w:r>
        <w:t>highlight</w:t>
      </w:r>
      <w:r w:rsidR="00A5324A">
        <w:t>s</w:t>
      </w:r>
      <w:proofErr w:type="gramEnd"/>
      <w:r>
        <w:t xml:space="preserve"> the need for a stringent competency assessment for surgery in this area</w:t>
      </w:r>
      <w:r w:rsidR="00056DEE">
        <w:t>.</w:t>
      </w:r>
      <w:r w:rsidR="005E1668">
        <w:t xml:space="preserve"> </w:t>
      </w:r>
      <w:r>
        <w:t>Future resea</w:t>
      </w:r>
      <w:r w:rsidR="00097398">
        <w:t>r</w:t>
      </w:r>
      <w:r>
        <w:t xml:space="preserve">ch should focus on </w:t>
      </w:r>
      <w:r w:rsidR="005E1668">
        <w:t xml:space="preserve">developing a prediction model which </w:t>
      </w:r>
      <w:r w:rsidR="004E27A4">
        <w:t xml:space="preserve">could </w:t>
      </w:r>
      <w:r w:rsidR="00056DEE">
        <w:t xml:space="preserve">identify </w:t>
      </w:r>
      <w:r w:rsidR="005E1668">
        <w:t>high risk cases for routine ultrasound postpartum</w:t>
      </w:r>
      <w:r>
        <w:t xml:space="preserve"> and evaluate risk factors for failed repairs.</w:t>
      </w:r>
    </w:p>
    <w:p w14:paraId="0506DB3F" w14:textId="77498E5C" w:rsidR="00A22901" w:rsidRDefault="00A5324A" w:rsidP="00D737B7">
      <w:pPr>
        <w:pStyle w:val="Body"/>
        <w:spacing w:line="480" w:lineRule="auto"/>
      </w:pPr>
      <w:r>
        <w:t xml:space="preserve"> </w:t>
      </w:r>
    </w:p>
    <w:p w14:paraId="7315A4E6" w14:textId="77777777" w:rsidR="00A22901" w:rsidRDefault="005E1668" w:rsidP="00D737B7">
      <w:pPr>
        <w:pStyle w:val="Body"/>
        <w:spacing w:line="480" w:lineRule="auto"/>
      </w:pPr>
      <w:r>
        <w:rPr>
          <w:rStyle w:val="Nmerodepgina"/>
          <w:rFonts w:ascii="Arial Unicode MS" w:hAnsi="Arial Unicode MS"/>
        </w:rPr>
        <w:br w:type="page"/>
      </w:r>
    </w:p>
    <w:p w14:paraId="0B4C21A5" w14:textId="77777777" w:rsidR="00892DD1" w:rsidRDefault="00892DD1" w:rsidP="00892DD1">
      <w:pPr>
        <w:pStyle w:val="Body"/>
        <w:spacing w:line="480" w:lineRule="auto"/>
        <w:outlineLvl w:val="0"/>
        <w:rPr>
          <w:rStyle w:val="Nmerodepgina"/>
          <w:b/>
          <w:bCs/>
          <w:lang w:val="de-DE"/>
        </w:rPr>
      </w:pPr>
      <w:proofErr w:type="spellStart"/>
      <w:r>
        <w:rPr>
          <w:rStyle w:val="Nmerodepgina"/>
          <w:b/>
          <w:bCs/>
          <w:lang w:val="de-DE"/>
        </w:rPr>
        <w:lastRenderedPageBreak/>
        <w:t>Disclosure</w:t>
      </w:r>
      <w:proofErr w:type="spellEnd"/>
      <w:r>
        <w:rPr>
          <w:rStyle w:val="Nmerodepgina"/>
          <w:b/>
          <w:bCs/>
          <w:lang w:val="de-DE"/>
        </w:rPr>
        <w:t xml:space="preserve"> </w:t>
      </w:r>
      <w:proofErr w:type="spellStart"/>
      <w:r>
        <w:rPr>
          <w:rStyle w:val="Nmerodepgina"/>
          <w:b/>
          <w:bCs/>
          <w:lang w:val="de-DE"/>
        </w:rPr>
        <w:t>of</w:t>
      </w:r>
      <w:proofErr w:type="spellEnd"/>
      <w:r>
        <w:rPr>
          <w:rStyle w:val="Nmerodepgina"/>
          <w:b/>
          <w:bCs/>
          <w:lang w:val="de-DE"/>
        </w:rPr>
        <w:t xml:space="preserve"> </w:t>
      </w:r>
      <w:proofErr w:type="spellStart"/>
      <w:r>
        <w:rPr>
          <w:rStyle w:val="Nmerodepgina"/>
          <w:b/>
          <w:bCs/>
          <w:lang w:val="de-DE"/>
        </w:rPr>
        <w:t>Interests</w:t>
      </w:r>
      <w:proofErr w:type="spellEnd"/>
    </w:p>
    <w:p w14:paraId="36C18B28" w14:textId="585A0A5C" w:rsidR="00892DD1" w:rsidRDefault="00892DD1" w:rsidP="00892DD1">
      <w:pPr>
        <w:pStyle w:val="Body"/>
        <w:spacing w:line="480" w:lineRule="auto"/>
        <w:outlineLvl w:val="0"/>
        <w:rPr>
          <w:rStyle w:val="Nmerodepgina"/>
          <w:lang w:val="de-DE"/>
        </w:rPr>
      </w:pPr>
      <w:proofErr w:type="spellStart"/>
      <w:r>
        <w:rPr>
          <w:rStyle w:val="Nmerodepgina"/>
          <w:lang w:val="de-DE"/>
        </w:rPr>
        <w:t>Authors</w:t>
      </w:r>
      <w:proofErr w:type="spellEnd"/>
      <w:r>
        <w:rPr>
          <w:rStyle w:val="Nmerodepgina"/>
          <w:lang w:val="de-DE"/>
        </w:rPr>
        <w:t xml:space="preserve"> </w:t>
      </w:r>
      <w:proofErr w:type="spellStart"/>
      <w:r>
        <w:rPr>
          <w:rStyle w:val="Nmerodepgina"/>
          <w:lang w:val="de-DE"/>
        </w:rPr>
        <w:t>declare</w:t>
      </w:r>
      <w:proofErr w:type="spellEnd"/>
      <w:r>
        <w:rPr>
          <w:rStyle w:val="Nmerodepgina"/>
          <w:lang w:val="de-DE"/>
        </w:rPr>
        <w:t xml:space="preserve"> </w:t>
      </w:r>
      <w:proofErr w:type="spellStart"/>
      <w:r>
        <w:rPr>
          <w:rStyle w:val="Nmerodepgina"/>
          <w:lang w:val="de-DE"/>
        </w:rPr>
        <w:t>no</w:t>
      </w:r>
      <w:proofErr w:type="spellEnd"/>
      <w:r>
        <w:rPr>
          <w:rStyle w:val="Nmerodepgina"/>
          <w:lang w:val="de-DE"/>
        </w:rPr>
        <w:t xml:space="preserve"> </w:t>
      </w:r>
      <w:proofErr w:type="spellStart"/>
      <w:r>
        <w:rPr>
          <w:rStyle w:val="Nmerodepgina"/>
          <w:lang w:val="de-DE"/>
        </w:rPr>
        <w:t>conflict</w:t>
      </w:r>
      <w:proofErr w:type="spellEnd"/>
      <w:r>
        <w:rPr>
          <w:rStyle w:val="Nmerodepgina"/>
          <w:lang w:val="de-DE"/>
        </w:rPr>
        <w:t xml:space="preserve"> </w:t>
      </w:r>
      <w:proofErr w:type="spellStart"/>
      <w:r>
        <w:rPr>
          <w:rStyle w:val="Nmerodepgina"/>
          <w:lang w:val="de-DE"/>
        </w:rPr>
        <w:t>of</w:t>
      </w:r>
      <w:proofErr w:type="spellEnd"/>
      <w:r>
        <w:rPr>
          <w:rStyle w:val="Nmerodepgina"/>
          <w:lang w:val="de-DE"/>
        </w:rPr>
        <w:t xml:space="preserve"> </w:t>
      </w:r>
      <w:proofErr w:type="spellStart"/>
      <w:r>
        <w:rPr>
          <w:rStyle w:val="Nmerodepgina"/>
          <w:lang w:val="de-DE"/>
        </w:rPr>
        <w:t>interest</w:t>
      </w:r>
      <w:proofErr w:type="spellEnd"/>
      <w:r w:rsidRPr="000657E6">
        <w:rPr>
          <w:rStyle w:val="Nmerodepgina"/>
          <w:lang w:val="de-DE"/>
        </w:rPr>
        <w:t xml:space="preserve"> </w:t>
      </w:r>
    </w:p>
    <w:p w14:paraId="114C61BD" w14:textId="77777777" w:rsidR="00E363E0" w:rsidRDefault="00E363E0" w:rsidP="00892DD1">
      <w:pPr>
        <w:pStyle w:val="Body"/>
        <w:spacing w:line="480" w:lineRule="auto"/>
        <w:outlineLvl w:val="0"/>
        <w:rPr>
          <w:rStyle w:val="Nmerodepgina"/>
          <w:lang w:val="de-DE"/>
        </w:rPr>
      </w:pPr>
    </w:p>
    <w:p w14:paraId="5319F595" w14:textId="4A8C3833" w:rsidR="00E363E0" w:rsidRDefault="00E363E0" w:rsidP="00892DD1">
      <w:pPr>
        <w:pStyle w:val="Body"/>
        <w:spacing w:line="480" w:lineRule="auto"/>
        <w:outlineLvl w:val="0"/>
        <w:rPr>
          <w:rStyle w:val="Nmerodepgina"/>
          <w:b/>
          <w:bCs/>
          <w:lang w:val="de-DE"/>
        </w:rPr>
      </w:pPr>
      <w:proofErr w:type="spellStart"/>
      <w:r w:rsidRPr="00E363E0">
        <w:rPr>
          <w:rStyle w:val="Nmerodepgina"/>
          <w:b/>
          <w:bCs/>
          <w:lang w:val="de-DE"/>
        </w:rPr>
        <w:t>Ethical</w:t>
      </w:r>
      <w:proofErr w:type="spellEnd"/>
      <w:r w:rsidRPr="00E363E0">
        <w:rPr>
          <w:rStyle w:val="Nmerodepgina"/>
          <w:b/>
          <w:bCs/>
          <w:lang w:val="de-DE"/>
        </w:rPr>
        <w:t xml:space="preserve"> </w:t>
      </w:r>
      <w:proofErr w:type="spellStart"/>
      <w:r w:rsidRPr="00E363E0">
        <w:rPr>
          <w:rStyle w:val="Nmerodepgina"/>
          <w:b/>
          <w:bCs/>
          <w:lang w:val="de-DE"/>
        </w:rPr>
        <w:t>Approval</w:t>
      </w:r>
      <w:proofErr w:type="spellEnd"/>
    </w:p>
    <w:p w14:paraId="0054C955" w14:textId="5B6B41B4" w:rsidR="00E363E0" w:rsidRDefault="00E363E0" w:rsidP="00892DD1">
      <w:pPr>
        <w:pStyle w:val="Body"/>
        <w:spacing w:line="480" w:lineRule="auto"/>
        <w:outlineLvl w:val="0"/>
        <w:rPr>
          <w:rStyle w:val="Nmerodepgina"/>
          <w:lang w:val="de-DE"/>
        </w:rPr>
      </w:pPr>
      <w:r>
        <w:rPr>
          <w:rStyle w:val="Nmerodepgina"/>
          <w:lang w:val="de-DE"/>
        </w:rPr>
        <w:t xml:space="preserve">Not </w:t>
      </w:r>
      <w:proofErr w:type="spellStart"/>
      <w:r>
        <w:rPr>
          <w:rStyle w:val="Nmerodepgina"/>
          <w:lang w:val="de-DE"/>
        </w:rPr>
        <w:t>required</w:t>
      </w:r>
      <w:proofErr w:type="spellEnd"/>
      <w:r>
        <w:rPr>
          <w:rStyle w:val="Nmerodepgina"/>
          <w:lang w:val="de-DE"/>
        </w:rPr>
        <w:t xml:space="preserve"> </w:t>
      </w:r>
      <w:proofErr w:type="spellStart"/>
      <w:r>
        <w:rPr>
          <w:rStyle w:val="Nmerodepgina"/>
          <w:lang w:val="de-DE"/>
        </w:rPr>
        <w:t>for</w:t>
      </w:r>
      <w:proofErr w:type="spellEnd"/>
      <w:r>
        <w:rPr>
          <w:rStyle w:val="Nmerodepgina"/>
          <w:lang w:val="de-DE"/>
        </w:rPr>
        <w:t xml:space="preserve"> </w:t>
      </w:r>
      <w:proofErr w:type="spellStart"/>
      <w:r>
        <w:rPr>
          <w:rStyle w:val="Nmerodepgina"/>
          <w:lang w:val="de-DE"/>
        </w:rPr>
        <w:t>this</w:t>
      </w:r>
      <w:proofErr w:type="spellEnd"/>
      <w:r>
        <w:rPr>
          <w:rStyle w:val="Nmerodepgina"/>
          <w:lang w:val="de-DE"/>
        </w:rPr>
        <w:t xml:space="preserve"> </w:t>
      </w:r>
      <w:proofErr w:type="spellStart"/>
      <w:r>
        <w:rPr>
          <w:rStyle w:val="Nmerodepgina"/>
          <w:lang w:val="de-DE"/>
        </w:rPr>
        <w:t>systematic</w:t>
      </w:r>
      <w:proofErr w:type="spellEnd"/>
      <w:r>
        <w:rPr>
          <w:rStyle w:val="Nmerodepgina"/>
          <w:lang w:val="de-DE"/>
        </w:rPr>
        <w:t xml:space="preserve"> </w:t>
      </w:r>
      <w:proofErr w:type="spellStart"/>
      <w:r>
        <w:rPr>
          <w:rStyle w:val="Nmerodepgina"/>
          <w:lang w:val="de-DE"/>
        </w:rPr>
        <w:t>review</w:t>
      </w:r>
      <w:proofErr w:type="spellEnd"/>
    </w:p>
    <w:p w14:paraId="3CC478C6" w14:textId="77777777" w:rsidR="00E363E0" w:rsidRPr="00E363E0" w:rsidRDefault="00E363E0" w:rsidP="00892DD1">
      <w:pPr>
        <w:pStyle w:val="Body"/>
        <w:spacing w:line="480" w:lineRule="auto"/>
        <w:outlineLvl w:val="0"/>
        <w:rPr>
          <w:rStyle w:val="Nmerodepgina"/>
          <w:lang w:val="de-DE"/>
        </w:rPr>
      </w:pPr>
    </w:p>
    <w:p w14:paraId="3A045C3E" w14:textId="77777777" w:rsidR="00892DD1" w:rsidRDefault="00892DD1" w:rsidP="00892DD1">
      <w:pPr>
        <w:pStyle w:val="Body"/>
        <w:spacing w:line="480" w:lineRule="auto"/>
        <w:outlineLvl w:val="0"/>
        <w:rPr>
          <w:rStyle w:val="Nmerodepgina"/>
          <w:b/>
          <w:bCs/>
          <w:lang w:val="de-DE"/>
        </w:rPr>
      </w:pPr>
      <w:proofErr w:type="spellStart"/>
      <w:r>
        <w:rPr>
          <w:rStyle w:val="Nmerodepgina"/>
          <w:b/>
          <w:bCs/>
          <w:lang w:val="de-DE"/>
        </w:rPr>
        <w:t>Funding</w:t>
      </w:r>
      <w:proofErr w:type="spellEnd"/>
    </w:p>
    <w:p w14:paraId="545397C8" w14:textId="77777777" w:rsidR="00892DD1" w:rsidRDefault="00892DD1" w:rsidP="00892DD1">
      <w:pPr>
        <w:pStyle w:val="Body"/>
        <w:spacing w:line="480" w:lineRule="auto"/>
        <w:outlineLvl w:val="0"/>
      </w:pPr>
      <w:r w:rsidRPr="00052723">
        <w:t>This</w:t>
      </w:r>
      <w:r>
        <w:t xml:space="preserve"> project</w:t>
      </w:r>
      <w:r w:rsidRPr="00052723">
        <w:t xml:space="preserve"> was funded by the</w:t>
      </w:r>
      <w:r>
        <w:t xml:space="preserve"> National Institute of Health Research –</w:t>
      </w:r>
      <w:r w:rsidRPr="00052723">
        <w:t xml:space="preserve"> NIHR</w:t>
      </w:r>
      <w:r>
        <w:t xml:space="preserve"> as part of an Academic Clinical Fellowship.</w:t>
      </w:r>
      <w:r w:rsidRPr="00052723">
        <w:t> </w:t>
      </w:r>
    </w:p>
    <w:p w14:paraId="25F2A4A8" w14:textId="77777777" w:rsidR="00892DD1" w:rsidRDefault="00892DD1" w:rsidP="00892DD1">
      <w:pPr>
        <w:pStyle w:val="Body"/>
        <w:spacing w:line="480" w:lineRule="auto"/>
        <w:outlineLvl w:val="0"/>
        <w:rPr>
          <w:rStyle w:val="Nmerodepgina"/>
          <w:b/>
          <w:bCs/>
          <w:lang w:val="de-DE"/>
        </w:rPr>
      </w:pPr>
    </w:p>
    <w:p w14:paraId="68A38211" w14:textId="77777777" w:rsidR="00892DD1" w:rsidRDefault="00892DD1" w:rsidP="00892DD1">
      <w:pPr>
        <w:pStyle w:val="Body"/>
        <w:spacing w:line="480" w:lineRule="auto"/>
        <w:outlineLvl w:val="0"/>
        <w:rPr>
          <w:rStyle w:val="Nmerodepgina"/>
          <w:b/>
          <w:bCs/>
          <w:lang w:val="de-DE"/>
        </w:rPr>
      </w:pPr>
      <w:proofErr w:type="spellStart"/>
      <w:r>
        <w:rPr>
          <w:rStyle w:val="Nmerodepgina"/>
          <w:b/>
          <w:bCs/>
          <w:lang w:val="de-DE"/>
        </w:rPr>
        <w:t>Contribution</w:t>
      </w:r>
      <w:proofErr w:type="spellEnd"/>
      <w:r>
        <w:rPr>
          <w:rStyle w:val="Nmerodepgina"/>
          <w:b/>
          <w:bCs/>
          <w:lang w:val="de-DE"/>
        </w:rPr>
        <w:t xml:space="preserve"> </w:t>
      </w:r>
      <w:proofErr w:type="spellStart"/>
      <w:r>
        <w:rPr>
          <w:rStyle w:val="Nmerodepgina"/>
          <w:b/>
          <w:bCs/>
          <w:lang w:val="de-DE"/>
        </w:rPr>
        <w:t>to</w:t>
      </w:r>
      <w:proofErr w:type="spellEnd"/>
      <w:r>
        <w:rPr>
          <w:rStyle w:val="Nmerodepgina"/>
          <w:b/>
          <w:bCs/>
          <w:lang w:val="de-DE"/>
        </w:rPr>
        <w:t xml:space="preserve"> </w:t>
      </w:r>
      <w:proofErr w:type="spellStart"/>
      <w:r>
        <w:rPr>
          <w:rStyle w:val="Nmerodepgina"/>
          <w:b/>
          <w:bCs/>
          <w:lang w:val="de-DE"/>
        </w:rPr>
        <w:t>Authorship</w:t>
      </w:r>
      <w:proofErr w:type="spellEnd"/>
    </w:p>
    <w:p w14:paraId="63C1B97D" w14:textId="77777777" w:rsidR="00892DD1" w:rsidRDefault="00892DD1" w:rsidP="00892DD1">
      <w:pPr>
        <w:pStyle w:val="Body"/>
        <w:spacing w:line="480" w:lineRule="auto"/>
        <w:outlineLvl w:val="0"/>
        <w:rPr>
          <w:rStyle w:val="Nmerodepgina"/>
          <w:lang w:val="de-DE"/>
        </w:rPr>
      </w:pPr>
      <w:r w:rsidRPr="00A753D3">
        <w:rPr>
          <w:rStyle w:val="Nmerodepgina"/>
          <w:lang w:val="de-DE"/>
        </w:rPr>
        <w:t>M</w:t>
      </w:r>
      <w:r>
        <w:rPr>
          <w:rStyle w:val="Nmerodepgina"/>
          <w:lang w:val="de-DE"/>
        </w:rPr>
        <w:t xml:space="preserve">S </w:t>
      </w:r>
      <w:proofErr w:type="spellStart"/>
      <w:r>
        <w:rPr>
          <w:rStyle w:val="Nmerodepgina"/>
          <w:lang w:val="de-DE"/>
        </w:rPr>
        <w:t>extracted</w:t>
      </w:r>
      <w:proofErr w:type="spellEnd"/>
      <w:r>
        <w:rPr>
          <w:rStyle w:val="Nmerodepgina"/>
          <w:lang w:val="de-DE"/>
        </w:rPr>
        <w:t xml:space="preserve"> </w:t>
      </w:r>
      <w:proofErr w:type="spellStart"/>
      <w:r>
        <w:rPr>
          <w:rStyle w:val="Nmerodepgina"/>
          <w:lang w:val="de-DE"/>
        </w:rPr>
        <w:t>data</w:t>
      </w:r>
      <w:proofErr w:type="spellEnd"/>
      <w:r>
        <w:rPr>
          <w:rStyle w:val="Nmerodepgina"/>
          <w:lang w:val="de-DE"/>
        </w:rPr>
        <w:t xml:space="preserve"> </w:t>
      </w:r>
      <w:proofErr w:type="spellStart"/>
      <w:r>
        <w:rPr>
          <w:rStyle w:val="Nmerodepgina"/>
          <w:lang w:val="de-DE"/>
        </w:rPr>
        <w:t>with</w:t>
      </w:r>
      <w:proofErr w:type="spellEnd"/>
      <w:r>
        <w:rPr>
          <w:rStyle w:val="Nmerodepgina"/>
          <w:lang w:val="de-DE"/>
        </w:rPr>
        <w:t xml:space="preserve"> TM </w:t>
      </w:r>
      <w:proofErr w:type="spellStart"/>
      <w:r>
        <w:rPr>
          <w:rStyle w:val="Nmerodepgina"/>
          <w:lang w:val="de-DE"/>
        </w:rPr>
        <w:t>and</w:t>
      </w:r>
      <w:proofErr w:type="spellEnd"/>
      <w:r>
        <w:rPr>
          <w:rStyle w:val="Nmerodepgina"/>
          <w:lang w:val="de-DE"/>
        </w:rPr>
        <w:t xml:space="preserve"> JH; MS </w:t>
      </w:r>
      <w:proofErr w:type="spellStart"/>
      <w:r>
        <w:rPr>
          <w:rStyle w:val="Nmerodepgina"/>
          <w:lang w:val="de-DE"/>
        </w:rPr>
        <w:t>drafted</w:t>
      </w:r>
      <w:proofErr w:type="spellEnd"/>
      <w:r>
        <w:rPr>
          <w:rStyle w:val="Nmerodepgina"/>
          <w:lang w:val="de-DE"/>
        </w:rPr>
        <w:t xml:space="preserve">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manuscript</w:t>
      </w:r>
      <w:proofErr w:type="spellEnd"/>
      <w:r>
        <w:rPr>
          <w:rStyle w:val="Nmerodepgina"/>
          <w:lang w:val="de-DE"/>
        </w:rPr>
        <w:t xml:space="preserve">. ST </w:t>
      </w:r>
      <w:proofErr w:type="spellStart"/>
      <w:r>
        <w:rPr>
          <w:rStyle w:val="Nmerodepgina"/>
          <w:lang w:val="de-DE"/>
        </w:rPr>
        <w:t>is</w:t>
      </w:r>
      <w:proofErr w:type="spellEnd"/>
      <w:r>
        <w:rPr>
          <w:rStyle w:val="Nmerodepgina"/>
          <w:lang w:val="de-DE"/>
        </w:rPr>
        <w:t xml:space="preserve">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senior</w:t>
      </w:r>
      <w:proofErr w:type="spellEnd"/>
      <w:r>
        <w:rPr>
          <w:rStyle w:val="Nmerodepgina"/>
          <w:lang w:val="de-DE"/>
        </w:rPr>
        <w:t xml:space="preserve"> </w:t>
      </w:r>
      <w:proofErr w:type="spellStart"/>
      <w:r>
        <w:rPr>
          <w:rStyle w:val="Nmerodepgina"/>
          <w:lang w:val="de-DE"/>
        </w:rPr>
        <w:t>author</w:t>
      </w:r>
      <w:proofErr w:type="spellEnd"/>
      <w:r>
        <w:rPr>
          <w:rStyle w:val="Nmerodepgina"/>
          <w:lang w:val="de-DE"/>
        </w:rPr>
        <w:t xml:space="preserve"> </w:t>
      </w:r>
      <w:proofErr w:type="spellStart"/>
      <w:r>
        <w:rPr>
          <w:rStyle w:val="Nmerodepgina"/>
          <w:lang w:val="de-DE"/>
        </w:rPr>
        <w:t>of</w:t>
      </w:r>
      <w:proofErr w:type="spellEnd"/>
      <w:r>
        <w:rPr>
          <w:rStyle w:val="Nmerodepgina"/>
          <w:lang w:val="de-DE"/>
        </w:rPr>
        <w:t xml:space="preserve"> </w:t>
      </w:r>
      <w:proofErr w:type="spellStart"/>
      <w:r>
        <w:rPr>
          <w:rStyle w:val="Nmerodepgina"/>
          <w:lang w:val="de-DE"/>
        </w:rPr>
        <w:t>this</w:t>
      </w:r>
      <w:proofErr w:type="spellEnd"/>
      <w:r>
        <w:rPr>
          <w:rStyle w:val="Nmerodepgina"/>
          <w:lang w:val="de-DE"/>
        </w:rPr>
        <w:t xml:space="preserve"> </w:t>
      </w:r>
      <w:proofErr w:type="spellStart"/>
      <w:r>
        <w:rPr>
          <w:rStyle w:val="Nmerodepgina"/>
          <w:lang w:val="de-DE"/>
        </w:rPr>
        <w:t>study</w:t>
      </w:r>
      <w:proofErr w:type="spellEnd"/>
      <w:r>
        <w:rPr>
          <w:rStyle w:val="Nmerodepgina"/>
          <w:lang w:val="de-DE"/>
        </w:rPr>
        <w:t xml:space="preserve">, </w:t>
      </w:r>
      <w:proofErr w:type="spellStart"/>
      <w:r>
        <w:rPr>
          <w:rStyle w:val="Nmerodepgina"/>
          <w:lang w:val="de-DE"/>
        </w:rPr>
        <w:t>who</w:t>
      </w:r>
      <w:proofErr w:type="spellEnd"/>
      <w:r>
        <w:rPr>
          <w:rStyle w:val="Nmerodepgina"/>
          <w:lang w:val="de-DE"/>
        </w:rPr>
        <w:t xml:space="preserve"> </w:t>
      </w:r>
      <w:proofErr w:type="spellStart"/>
      <w:r>
        <w:rPr>
          <w:rStyle w:val="Nmerodepgina"/>
          <w:lang w:val="de-DE"/>
        </w:rPr>
        <w:t>conceived</w:t>
      </w:r>
      <w:proofErr w:type="spellEnd"/>
      <w:r>
        <w:rPr>
          <w:rStyle w:val="Nmerodepgina"/>
          <w:lang w:val="de-DE"/>
        </w:rPr>
        <w:t xml:space="preserve">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protocol</w:t>
      </w:r>
      <w:proofErr w:type="spellEnd"/>
      <w:r>
        <w:rPr>
          <w:rStyle w:val="Nmerodepgina"/>
          <w:lang w:val="de-DE"/>
        </w:rPr>
        <w:t xml:space="preserve"> </w:t>
      </w:r>
      <w:proofErr w:type="spellStart"/>
      <w:r>
        <w:rPr>
          <w:rStyle w:val="Nmerodepgina"/>
          <w:lang w:val="de-DE"/>
        </w:rPr>
        <w:t>of</w:t>
      </w:r>
      <w:proofErr w:type="spellEnd"/>
      <w:r>
        <w:rPr>
          <w:rStyle w:val="Nmerodepgina"/>
          <w:lang w:val="de-DE"/>
        </w:rPr>
        <w:t xml:space="preserve">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systematic</w:t>
      </w:r>
      <w:proofErr w:type="spellEnd"/>
      <w:r>
        <w:rPr>
          <w:rStyle w:val="Nmerodepgina"/>
          <w:lang w:val="de-DE"/>
        </w:rPr>
        <w:t xml:space="preserve"> </w:t>
      </w:r>
      <w:proofErr w:type="spellStart"/>
      <w:r>
        <w:rPr>
          <w:rStyle w:val="Nmerodepgina"/>
          <w:lang w:val="de-DE"/>
        </w:rPr>
        <w:t>review</w:t>
      </w:r>
      <w:proofErr w:type="spellEnd"/>
      <w:r>
        <w:rPr>
          <w:rStyle w:val="Nmerodepgina"/>
          <w:lang w:val="de-DE"/>
        </w:rPr>
        <w:t xml:space="preserve">, </w:t>
      </w:r>
      <w:proofErr w:type="spellStart"/>
      <w:r>
        <w:rPr>
          <w:rStyle w:val="Nmerodepgina"/>
          <w:lang w:val="de-DE"/>
        </w:rPr>
        <w:t>edited</w:t>
      </w:r>
      <w:proofErr w:type="spellEnd"/>
      <w:r>
        <w:rPr>
          <w:rStyle w:val="Nmerodepgina"/>
          <w:lang w:val="de-DE"/>
        </w:rPr>
        <w:t xml:space="preserve">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manuscript</w:t>
      </w:r>
      <w:proofErr w:type="spellEnd"/>
      <w:r>
        <w:rPr>
          <w:rStyle w:val="Nmerodepgina"/>
          <w:lang w:val="de-DE"/>
        </w:rPr>
        <w:t xml:space="preserve"> </w:t>
      </w:r>
      <w:proofErr w:type="spellStart"/>
      <w:r>
        <w:rPr>
          <w:rStyle w:val="Nmerodepgina"/>
          <w:lang w:val="de-DE"/>
        </w:rPr>
        <w:t>and</w:t>
      </w:r>
      <w:proofErr w:type="spellEnd"/>
      <w:r>
        <w:rPr>
          <w:rStyle w:val="Nmerodepgina"/>
          <w:lang w:val="de-DE"/>
        </w:rPr>
        <w:t xml:space="preserve"> </w:t>
      </w:r>
      <w:proofErr w:type="spellStart"/>
      <w:r>
        <w:rPr>
          <w:rStyle w:val="Nmerodepgina"/>
          <w:lang w:val="de-DE"/>
        </w:rPr>
        <w:t>designed</w:t>
      </w:r>
      <w:proofErr w:type="spellEnd"/>
      <w:r>
        <w:rPr>
          <w:rStyle w:val="Nmerodepgina"/>
          <w:lang w:val="de-DE"/>
        </w:rPr>
        <w:t xml:space="preserve">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analysis</w:t>
      </w:r>
      <w:proofErr w:type="spellEnd"/>
      <w:r>
        <w:rPr>
          <w:rStyle w:val="Nmerodepgina"/>
          <w:lang w:val="de-DE"/>
        </w:rPr>
        <w:t xml:space="preserve"> </w:t>
      </w:r>
      <w:proofErr w:type="spellStart"/>
      <w:r>
        <w:rPr>
          <w:rStyle w:val="Nmerodepgina"/>
          <w:lang w:val="de-DE"/>
        </w:rPr>
        <w:t>model</w:t>
      </w:r>
      <w:proofErr w:type="spellEnd"/>
      <w:r>
        <w:rPr>
          <w:rStyle w:val="Nmerodepgina"/>
          <w:lang w:val="de-DE"/>
        </w:rPr>
        <w:t xml:space="preserve">. DAM </w:t>
      </w:r>
      <w:proofErr w:type="spellStart"/>
      <w:r>
        <w:rPr>
          <w:rStyle w:val="Nmerodepgina"/>
          <w:lang w:val="de-DE"/>
        </w:rPr>
        <w:t>has</w:t>
      </w:r>
      <w:proofErr w:type="spellEnd"/>
      <w:r>
        <w:rPr>
          <w:rStyle w:val="Nmerodepgina"/>
          <w:lang w:val="de-DE"/>
        </w:rPr>
        <w:t xml:space="preserve"> </w:t>
      </w:r>
      <w:proofErr w:type="spellStart"/>
      <w:r>
        <w:rPr>
          <w:rStyle w:val="Nmerodepgina"/>
          <w:lang w:val="de-DE"/>
        </w:rPr>
        <w:t>performed</w:t>
      </w:r>
      <w:proofErr w:type="spellEnd"/>
      <w:r>
        <w:rPr>
          <w:rStyle w:val="Nmerodepgina"/>
          <w:lang w:val="de-DE"/>
        </w:rPr>
        <w:t xml:space="preserve">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data</w:t>
      </w:r>
      <w:proofErr w:type="spellEnd"/>
      <w:r>
        <w:rPr>
          <w:rStyle w:val="Nmerodepgina"/>
          <w:lang w:val="de-DE"/>
        </w:rPr>
        <w:t xml:space="preserve"> </w:t>
      </w:r>
      <w:proofErr w:type="spellStart"/>
      <w:r>
        <w:rPr>
          <w:rStyle w:val="Nmerodepgina"/>
          <w:lang w:val="de-DE"/>
        </w:rPr>
        <w:t>analysis</w:t>
      </w:r>
      <w:proofErr w:type="spellEnd"/>
      <w:r>
        <w:rPr>
          <w:rStyle w:val="Nmerodepgina"/>
          <w:lang w:val="de-DE"/>
        </w:rPr>
        <w:t xml:space="preserve"> </w:t>
      </w:r>
      <w:proofErr w:type="spellStart"/>
      <w:r>
        <w:rPr>
          <w:rStyle w:val="Nmerodepgina"/>
          <w:lang w:val="de-DE"/>
        </w:rPr>
        <w:t>with</w:t>
      </w:r>
      <w:proofErr w:type="spellEnd"/>
      <w:r>
        <w:rPr>
          <w:rStyle w:val="Nmerodepgina"/>
          <w:lang w:val="de-DE"/>
        </w:rPr>
        <w:t xml:space="preserve"> </w:t>
      </w:r>
      <w:proofErr w:type="spellStart"/>
      <w:r>
        <w:rPr>
          <w:rStyle w:val="Nmerodepgina"/>
          <w:lang w:val="de-DE"/>
        </w:rPr>
        <w:t>senior</w:t>
      </w:r>
      <w:proofErr w:type="spellEnd"/>
      <w:r>
        <w:rPr>
          <w:rStyle w:val="Nmerodepgina"/>
          <w:lang w:val="de-DE"/>
        </w:rPr>
        <w:t xml:space="preserve"> </w:t>
      </w:r>
      <w:proofErr w:type="spellStart"/>
      <w:r>
        <w:rPr>
          <w:rStyle w:val="Nmerodepgina"/>
          <w:lang w:val="de-DE"/>
        </w:rPr>
        <w:t>input</w:t>
      </w:r>
      <w:proofErr w:type="spellEnd"/>
      <w:r>
        <w:rPr>
          <w:rStyle w:val="Nmerodepgina"/>
          <w:lang w:val="de-DE"/>
        </w:rPr>
        <w:t xml:space="preserve"> </w:t>
      </w:r>
      <w:proofErr w:type="spellStart"/>
      <w:r>
        <w:rPr>
          <w:rStyle w:val="Nmerodepgina"/>
          <w:lang w:val="de-DE"/>
        </w:rPr>
        <w:t>from</w:t>
      </w:r>
      <w:proofErr w:type="spellEnd"/>
      <w:r>
        <w:rPr>
          <w:rStyle w:val="Nmerodepgina"/>
          <w:lang w:val="de-DE"/>
        </w:rPr>
        <w:t xml:space="preserve"> JZ. SJ, CC, CK, RT </w:t>
      </w:r>
      <w:proofErr w:type="spellStart"/>
      <w:r>
        <w:rPr>
          <w:rStyle w:val="Nmerodepgina"/>
          <w:lang w:val="de-DE"/>
        </w:rPr>
        <w:t>are</w:t>
      </w:r>
      <w:proofErr w:type="spellEnd"/>
      <w:r>
        <w:rPr>
          <w:rStyle w:val="Nmerodepgina"/>
          <w:lang w:val="de-DE"/>
        </w:rPr>
        <w:t xml:space="preserve"> </w:t>
      </w:r>
      <w:proofErr w:type="spellStart"/>
      <w:r>
        <w:rPr>
          <w:rStyle w:val="Nmerodepgina"/>
          <w:lang w:val="de-DE"/>
        </w:rPr>
        <w:t>senior</w:t>
      </w:r>
      <w:proofErr w:type="spellEnd"/>
      <w:r>
        <w:rPr>
          <w:rStyle w:val="Nmerodepgina"/>
          <w:lang w:val="de-DE"/>
        </w:rPr>
        <w:t xml:space="preserve"> </w:t>
      </w:r>
      <w:proofErr w:type="spellStart"/>
      <w:r>
        <w:rPr>
          <w:rStyle w:val="Nmerodepgina"/>
          <w:lang w:val="de-DE"/>
        </w:rPr>
        <w:t>consultants</w:t>
      </w:r>
      <w:proofErr w:type="spellEnd"/>
      <w:r>
        <w:rPr>
          <w:rStyle w:val="Nmerodepgina"/>
          <w:lang w:val="de-DE"/>
        </w:rPr>
        <w:t xml:space="preserve">, </w:t>
      </w:r>
      <w:proofErr w:type="spellStart"/>
      <w:r>
        <w:rPr>
          <w:rStyle w:val="Nmerodepgina"/>
          <w:lang w:val="de-DE"/>
        </w:rPr>
        <w:t>experts</w:t>
      </w:r>
      <w:proofErr w:type="spellEnd"/>
      <w:r>
        <w:rPr>
          <w:rStyle w:val="Nmerodepgina"/>
          <w:lang w:val="de-DE"/>
        </w:rPr>
        <w:t xml:space="preserve"> in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field</w:t>
      </w:r>
      <w:proofErr w:type="spellEnd"/>
      <w:r>
        <w:rPr>
          <w:rStyle w:val="Nmerodepgina"/>
          <w:lang w:val="de-DE"/>
        </w:rPr>
        <w:t xml:space="preserve">, </w:t>
      </w:r>
      <w:proofErr w:type="spellStart"/>
      <w:r>
        <w:rPr>
          <w:rStyle w:val="Nmerodepgina"/>
          <w:lang w:val="de-DE"/>
        </w:rPr>
        <w:t>who</w:t>
      </w:r>
      <w:proofErr w:type="spellEnd"/>
      <w:r>
        <w:rPr>
          <w:rStyle w:val="Nmerodepgina"/>
          <w:lang w:val="de-DE"/>
        </w:rPr>
        <w:t xml:space="preserve"> </w:t>
      </w:r>
      <w:proofErr w:type="spellStart"/>
      <w:r>
        <w:rPr>
          <w:rStyle w:val="Nmerodepgina"/>
          <w:lang w:val="de-DE"/>
        </w:rPr>
        <w:t>have</w:t>
      </w:r>
      <w:proofErr w:type="spellEnd"/>
      <w:r>
        <w:rPr>
          <w:rStyle w:val="Nmerodepgina"/>
          <w:lang w:val="de-DE"/>
        </w:rPr>
        <w:t xml:space="preserve"> </w:t>
      </w:r>
      <w:proofErr w:type="spellStart"/>
      <w:r>
        <w:rPr>
          <w:rStyle w:val="Nmerodepgina"/>
          <w:lang w:val="de-DE"/>
        </w:rPr>
        <w:t>provided</w:t>
      </w:r>
      <w:proofErr w:type="spellEnd"/>
      <w:r>
        <w:rPr>
          <w:rStyle w:val="Nmerodepgina"/>
          <w:lang w:val="de-DE"/>
        </w:rPr>
        <w:t xml:space="preserve"> </w:t>
      </w:r>
      <w:proofErr w:type="spellStart"/>
      <w:r>
        <w:rPr>
          <w:rStyle w:val="Nmerodepgina"/>
          <w:lang w:val="de-DE"/>
        </w:rPr>
        <w:t>valuable</w:t>
      </w:r>
      <w:proofErr w:type="spellEnd"/>
      <w:r>
        <w:rPr>
          <w:rStyle w:val="Nmerodepgina"/>
          <w:lang w:val="de-DE"/>
        </w:rPr>
        <w:t xml:space="preserve"> </w:t>
      </w:r>
      <w:proofErr w:type="spellStart"/>
      <w:r>
        <w:rPr>
          <w:rStyle w:val="Nmerodepgina"/>
          <w:lang w:val="de-DE"/>
        </w:rPr>
        <w:t>input</w:t>
      </w:r>
      <w:proofErr w:type="spellEnd"/>
      <w:r>
        <w:rPr>
          <w:rStyle w:val="Nmerodepgina"/>
          <w:lang w:val="de-DE"/>
        </w:rPr>
        <w:t xml:space="preserve"> in </w:t>
      </w:r>
      <w:proofErr w:type="spellStart"/>
      <w:r>
        <w:rPr>
          <w:rStyle w:val="Nmerodepgina"/>
          <w:lang w:val="de-DE"/>
        </w:rPr>
        <w:t>editing</w:t>
      </w:r>
      <w:proofErr w:type="spellEnd"/>
      <w:r>
        <w:rPr>
          <w:rStyle w:val="Nmerodepgina"/>
          <w:lang w:val="de-DE"/>
        </w:rPr>
        <w:t xml:space="preserve"> </w:t>
      </w:r>
      <w:proofErr w:type="spellStart"/>
      <w:r>
        <w:rPr>
          <w:rStyle w:val="Nmerodepgina"/>
          <w:lang w:val="de-DE"/>
        </w:rPr>
        <w:t>and</w:t>
      </w:r>
      <w:proofErr w:type="spellEnd"/>
      <w:r>
        <w:rPr>
          <w:rStyle w:val="Nmerodepgina"/>
          <w:lang w:val="de-DE"/>
        </w:rPr>
        <w:t xml:space="preserve"> </w:t>
      </w:r>
      <w:proofErr w:type="spellStart"/>
      <w:r>
        <w:rPr>
          <w:rStyle w:val="Nmerodepgina"/>
          <w:lang w:val="de-DE"/>
        </w:rPr>
        <w:t>interpreting</w:t>
      </w:r>
      <w:proofErr w:type="spellEnd"/>
      <w:r>
        <w:rPr>
          <w:rStyle w:val="Nmerodepgina"/>
          <w:lang w:val="de-DE"/>
        </w:rPr>
        <w:t xml:space="preserve"> </w:t>
      </w:r>
      <w:proofErr w:type="spellStart"/>
      <w:r>
        <w:rPr>
          <w:rStyle w:val="Nmerodepgina"/>
          <w:lang w:val="de-DE"/>
        </w:rPr>
        <w:t>the</w:t>
      </w:r>
      <w:proofErr w:type="spellEnd"/>
      <w:r>
        <w:rPr>
          <w:rStyle w:val="Nmerodepgina"/>
          <w:lang w:val="de-DE"/>
        </w:rPr>
        <w:t xml:space="preserve"> </w:t>
      </w:r>
      <w:proofErr w:type="spellStart"/>
      <w:r>
        <w:rPr>
          <w:rStyle w:val="Nmerodepgina"/>
          <w:lang w:val="de-DE"/>
        </w:rPr>
        <w:t>data</w:t>
      </w:r>
      <w:proofErr w:type="spellEnd"/>
      <w:r>
        <w:rPr>
          <w:rStyle w:val="Nmerodepgina"/>
          <w:lang w:val="de-DE"/>
        </w:rPr>
        <w:t xml:space="preserve">. All </w:t>
      </w:r>
      <w:proofErr w:type="spellStart"/>
      <w:r>
        <w:rPr>
          <w:rStyle w:val="Nmerodepgina"/>
          <w:lang w:val="de-DE"/>
        </w:rPr>
        <w:t>authors</w:t>
      </w:r>
      <w:proofErr w:type="spellEnd"/>
      <w:r>
        <w:rPr>
          <w:rStyle w:val="Nmerodepgina"/>
          <w:lang w:val="de-DE"/>
        </w:rPr>
        <w:t xml:space="preserve"> </w:t>
      </w:r>
      <w:proofErr w:type="spellStart"/>
      <w:r>
        <w:rPr>
          <w:rStyle w:val="Nmerodepgina"/>
          <w:lang w:val="de-DE"/>
        </w:rPr>
        <w:t>have</w:t>
      </w:r>
      <w:proofErr w:type="spellEnd"/>
      <w:r>
        <w:rPr>
          <w:rStyle w:val="Nmerodepgina"/>
          <w:lang w:val="de-DE"/>
        </w:rPr>
        <w:t xml:space="preserve"> </w:t>
      </w:r>
      <w:proofErr w:type="spellStart"/>
      <w:r>
        <w:rPr>
          <w:rStyle w:val="Nmerodepgina"/>
          <w:lang w:val="de-DE"/>
        </w:rPr>
        <w:t>approved</w:t>
      </w:r>
      <w:proofErr w:type="spellEnd"/>
      <w:r>
        <w:rPr>
          <w:rStyle w:val="Nmerodepgina"/>
          <w:lang w:val="de-DE"/>
        </w:rPr>
        <w:t xml:space="preserve"> final </w:t>
      </w:r>
      <w:proofErr w:type="spellStart"/>
      <w:r>
        <w:rPr>
          <w:rStyle w:val="Nmerodepgina"/>
          <w:lang w:val="de-DE"/>
        </w:rPr>
        <w:t>submission</w:t>
      </w:r>
      <w:proofErr w:type="spellEnd"/>
      <w:r>
        <w:rPr>
          <w:rStyle w:val="Nmerodepgina"/>
          <w:lang w:val="de-DE"/>
        </w:rPr>
        <w:t>.</w:t>
      </w:r>
    </w:p>
    <w:p w14:paraId="2064016B" w14:textId="17B5B2A8" w:rsidR="00A22901" w:rsidRDefault="00A22901" w:rsidP="00D737B7">
      <w:pPr>
        <w:pStyle w:val="Body"/>
        <w:spacing w:line="480" w:lineRule="auto"/>
      </w:pPr>
    </w:p>
    <w:p w14:paraId="309388A3" w14:textId="3A595364" w:rsidR="00892DD1" w:rsidRDefault="00892DD1" w:rsidP="00D737B7">
      <w:pPr>
        <w:pStyle w:val="Body"/>
        <w:spacing w:line="480" w:lineRule="auto"/>
        <w:rPr>
          <w:b/>
          <w:bCs/>
        </w:rPr>
      </w:pPr>
      <w:r w:rsidRPr="00892DD1">
        <w:rPr>
          <w:b/>
          <w:bCs/>
        </w:rPr>
        <w:t>List of Figures</w:t>
      </w:r>
    </w:p>
    <w:p w14:paraId="0FE0FBE6" w14:textId="2C73E5D7" w:rsidR="00892DD1" w:rsidRDefault="00892DD1" w:rsidP="00D737B7">
      <w:pPr>
        <w:pStyle w:val="Body"/>
        <w:spacing w:line="480" w:lineRule="auto"/>
      </w:pPr>
      <w:r w:rsidRPr="00892DD1">
        <w:t>Figure 1</w:t>
      </w:r>
      <w:r>
        <w:t xml:space="preserve">: </w:t>
      </w:r>
      <w:r w:rsidR="003271BB">
        <w:t xml:space="preserve">PRISMA </w:t>
      </w:r>
      <w:r>
        <w:t>Flow chart of study identification and selection in systematic review of ultrasound diagnosed anal sphincter defects and anal incontinence after vaginal delivery</w:t>
      </w:r>
    </w:p>
    <w:p w14:paraId="3ABE7659" w14:textId="64C7C8E4" w:rsidR="00892DD1" w:rsidRDefault="00892DD1" w:rsidP="00D737B7">
      <w:pPr>
        <w:pStyle w:val="Body"/>
        <w:spacing w:line="480" w:lineRule="auto"/>
      </w:pPr>
      <w:r>
        <w:t>Figure 2: Quality assessment of the included studies</w:t>
      </w:r>
    </w:p>
    <w:p w14:paraId="5F72BCC6" w14:textId="596A755A" w:rsidR="00892DD1" w:rsidRPr="00892DD1" w:rsidRDefault="00892DD1" w:rsidP="00D737B7">
      <w:pPr>
        <w:pStyle w:val="Body"/>
        <w:spacing w:line="480" w:lineRule="auto"/>
      </w:pPr>
      <w:r>
        <w:t>Figure 3: Risk of anal sphincter defects or anal incontinence in different groups across different time points</w:t>
      </w:r>
    </w:p>
    <w:p w14:paraId="7E0897AD" w14:textId="77777777" w:rsidR="00892DD1" w:rsidRDefault="00892DD1" w:rsidP="00D737B7">
      <w:pPr>
        <w:pStyle w:val="Body"/>
        <w:spacing w:line="480" w:lineRule="auto"/>
        <w:rPr>
          <w:b/>
          <w:bCs/>
        </w:rPr>
      </w:pPr>
    </w:p>
    <w:p w14:paraId="3A317C3E" w14:textId="6713CF67" w:rsidR="00892DD1" w:rsidRDefault="00892DD1" w:rsidP="00D737B7">
      <w:pPr>
        <w:pStyle w:val="Body"/>
        <w:spacing w:line="480" w:lineRule="auto"/>
        <w:rPr>
          <w:b/>
          <w:bCs/>
        </w:rPr>
      </w:pPr>
      <w:r w:rsidRPr="00892DD1">
        <w:rPr>
          <w:b/>
          <w:bCs/>
        </w:rPr>
        <w:t>List of Tables</w:t>
      </w:r>
    </w:p>
    <w:p w14:paraId="747BD3CB" w14:textId="36EA91F1" w:rsidR="00892DD1" w:rsidRDefault="00892DD1" w:rsidP="00892DD1">
      <w:pPr>
        <w:spacing w:line="480" w:lineRule="auto"/>
      </w:pPr>
      <w:r w:rsidRPr="00892DD1">
        <w:lastRenderedPageBreak/>
        <w:t>Table 1</w:t>
      </w:r>
      <w:r>
        <w:t xml:space="preserve">: </w:t>
      </w:r>
      <w:r w:rsidRPr="004D12EB">
        <w:t>Subgroup analysis on rates of persistent anal sphincter defect on ultrasound and anal incontinence according to the type of primary repair of sphincter injury</w:t>
      </w:r>
    </w:p>
    <w:p w14:paraId="5FED88F7" w14:textId="77777777" w:rsidR="00892DD1" w:rsidRPr="00892DD1" w:rsidRDefault="00892DD1" w:rsidP="00892DD1"/>
    <w:p w14:paraId="19153DCC" w14:textId="3138DBE7" w:rsidR="00892DD1" w:rsidRDefault="00892DD1" w:rsidP="00D737B7">
      <w:pPr>
        <w:pStyle w:val="Body"/>
        <w:spacing w:line="480" w:lineRule="auto"/>
        <w:rPr>
          <w:rFonts w:cs="Times New Roman"/>
        </w:rPr>
      </w:pPr>
      <w:r w:rsidRPr="00892DD1">
        <w:t>Table 2</w:t>
      </w:r>
      <w:r>
        <w:t xml:space="preserve">: </w:t>
      </w:r>
      <w:r>
        <w:rPr>
          <w:rFonts w:cs="Times New Roman"/>
        </w:rPr>
        <w:t>Association between anal sphincter defect diagnosed on ultrasound and anal incontinence symptoms at various time points after delivery</w:t>
      </w:r>
    </w:p>
    <w:p w14:paraId="6D58E988" w14:textId="07040497" w:rsidR="00892DD1" w:rsidRDefault="00892DD1" w:rsidP="00D737B7">
      <w:pPr>
        <w:pStyle w:val="Body"/>
        <w:spacing w:line="480" w:lineRule="auto"/>
        <w:rPr>
          <w:rFonts w:cs="Times New Roman"/>
        </w:rPr>
      </w:pPr>
    </w:p>
    <w:p w14:paraId="4030C3D6" w14:textId="05572D63" w:rsidR="00892DD1" w:rsidRDefault="00892DD1" w:rsidP="00D737B7">
      <w:pPr>
        <w:pStyle w:val="Body"/>
        <w:spacing w:line="480" w:lineRule="auto"/>
        <w:rPr>
          <w:rFonts w:cs="Times New Roman"/>
          <w:b/>
          <w:bCs/>
        </w:rPr>
      </w:pPr>
      <w:r w:rsidRPr="00892DD1">
        <w:rPr>
          <w:rFonts w:cs="Times New Roman"/>
          <w:b/>
          <w:bCs/>
        </w:rPr>
        <w:t>List of Appendices</w:t>
      </w:r>
    </w:p>
    <w:p w14:paraId="7C74F28C" w14:textId="4F21097B" w:rsidR="00CB6280" w:rsidRDefault="00CB6280" w:rsidP="00D737B7">
      <w:pPr>
        <w:pStyle w:val="Body"/>
        <w:spacing w:line="480" w:lineRule="auto"/>
      </w:pPr>
      <w:r w:rsidRPr="00CB6280">
        <w:t>Appendix 1</w:t>
      </w:r>
      <w:r>
        <w:t>: Search strategy and included databases</w:t>
      </w:r>
    </w:p>
    <w:p w14:paraId="41759F35" w14:textId="43C6AC73" w:rsidR="00CB6280" w:rsidRDefault="00CB6280" w:rsidP="00D737B7">
      <w:pPr>
        <w:pStyle w:val="Body"/>
        <w:spacing w:line="480" w:lineRule="auto"/>
      </w:pPr>
      <w:r>
        <w:t>Appendix 2: List of Outcomes across different populations</w:t>
      </w:r>
    </w:p>
    <w:p w14:paraId="37D2943D" w14:textId="41D178FD" w:rsidR="00CB6280" w:rsidRDefault="00CB6280" w:rsidP="00D737B7">
      <w:pPr>
        <w:pStyle w:val="Body"/>
        <w:spacing w:line="480" w:lineRule="auto"/>
        <w:rPr>
          <w:rFonts w:cs="Times New Roman"/>
        </w:rPr>
      </w:pPr>
      <w:r>
        <w:t xml:space="preserve">Appendix 3: </w:t>
      </w:r>
      <w:r w:rsidRPr="00CB6280">
        <w:rPr>
          <w:rFonts w:cs="Times New Roman"/>
        </w:rPr>
        <w:t>Subgroup analysis for ultrasound defects after any vaginal delivery</w:t>
      </w:r>
    </w:p>
    <w:p w14:paraId="1C1B4C9E" w14:textId="3168A8E6" w:rsidR="00CB6280" w:rsidRPr="00CB6280" w:rsidRDefault="00CB6280" w:rsidP="00D737B7">
      <w:pPr>
        <w:pStyle w:val="Body"/>
        <w:spacing w:line="480" w:lineRule="auto"/>
        <w:rPr>
          <w:rFonts w:cs="Times New Roman"/>
        </w:rPr>
      </w:pPr>
      <w:r>
        <w:rPr>
          <w:rFonts w:cs="Times New Roman"/>
        </w:rPr>
        <w:t xml:space="preserve">Appendix 4: </w:t>
      </w:r>
      <w:r w:rsidR="004B3E71">
        <w:rPr>
          <w:rFonts w:eastAsia="Times New Roman" w:cs="Times New Roman"/>
          <w:lang w:eastAsia="en-GB"/>
        </w:rPr>
        <w:t>Subgroup</w:t>
      </w:r>
      <w:r w:rsidR="004B3E71" w:rsidRPr="00CB6280">
        <w:rPr>
          <w:rFonts w:eastAsia="Times New Roman" w:cs="Times New Roman"/>
          <w:lang w:eastAsia="en-GB"/>
        </w:rPr>
        <w:t xml:space="preserve"> </w:t>
      </w:r>
      <w:r w:rsidRPr="00CB6280">
        <w:rPr>
          <w:rFonts w:eastAsia="Times New Roman" w:cs="Times New Roman"/>
          <w:lang w:eastAsia="en-GB"/>
        </w:rPr>
        <w:t>analysis on risk of primiparous women in anal sphincter defects and anal incontinence symptoms</w:t>
      </w:r>
    </w:p>
    <w:p w14:paraId="74B8C1C2" w14:textId="3CBE90EB" w:rsidR="00CB6280" w:rsidRDefault="00CB6280" w:rsidP="00D737B7">
      <w:pPr>
        <w:pStyle w:val="Body"/>
        <w:spacing w:line="480" w:lineRule="auto"/>
        <w:rPr>
          <w:rFonts w:cs="Times New Roman"/>
        </w:rPr>
      </w:pPr>
      <w:r>
        <w:rPr>
          <w:rFonts w:cs="Times New Roman"/>
        </w:rPr>
        <w:t xml:space="preserve">Appendix 5: Funnel plots for publication bias </w:t>
      </w:r>
    </w:p>
    <w:p w14:paraId="75CA51D9" w14:textId="2D40614D" w:rsidR="003271BB" w:rsidRPr="00CB6280" w:rsidRDefault="003271BB" w:rsidP="00D737B7">
      <w:pPr>
        <w:pStyle w:val="Body"/>
        <w:spacing w:line="480" w:lineRule="auto"/>
      </w:pPr>
      <w:r>
        <w:rPr>
          <w:rFonts w:cs="Times New Roman"/>
        </w:rPr>
        <w:t xml:space="preserve">Appendix 6: PRISMA checklist </w:t>
      </w:r>
    </w:p>
    <w:p w14:paraId="7AE73609" w14:textId="1310EC76" w:rsidR="00892DD1" w:rsidRPr="00892DD1" w:rsidRDefault="00892DD1">
      <w:r>
        <w:br w:type="page"/>
      </w:r>
    </w:p>
    <w:p w14:paraId="5125188B" w14:textId="77777777" w:rsidR="0055744E" w:rsidRDefault="0055744E" w:rsidP="00D140BB">
      <w:pPr>
        <w:pStyle w:val="EndNoteBibliography"/>
        <w:ind w:left="720" w:hanging="720"/>
      </w:pPr>
    </w:p>
    <w:p w14:paraId="4A668F55" w14:textId="20C44D4E" w:rsidR="00856622" w:rsidRPr="00892DD1" w:rsidRDefault="00856622" w:rsidP="005A255F">
      <w:pPr>
        <w:pStyle w:val="EndNoteBibliography"/>
        <w:rPr>
          <w:b/>
          <w:bCs/>
        </w:rPr>
      </w:pPr>
    </w:p>
    <w:p w14:paraId="1512EF86" w14:textId="79690DAD" w:rsidR="00856622" w:rsidRPr="00892DD1" w:rsidRDefault="00892DD1" w:rsidP="005A255F">
      <w:pPr>
        <w:pStyle w:val="EndNoteBibliography"/>
        <w:rPr>
          <w:b/>
          <w:bCs/>
        </w:rPr>
      </w:pPr>
      <w:r w:rsidRPr="00892DD1">
        <w:rPr>
          <w:b/>
          <w:bCs/>
        </w:rPr>
        <w:t>References</w:t>
      </w:r>
    </w:p>
    <w:p w14:paraId="6E89B999" w14:textId="25D67B89" w:rsidR="00856622" w:rsidRDefault="00856622" w:rsidP="005A255F">
      <w:pPr>
        <w:pStyle w:val="EndNoteBibliography"/>
      </w:pPr>
    </w:p>
    <w:p w14:paraId="4A6832D7" w14:textId="77777777" w:rsidR="00856622" w:rsidRDefault="00856622" w:rsidP="005A255F">
      <w:pPr>
        <w:pStyle w:val="EndNoteBibliography"/>
      </w:pPr>
    </w:p>
    <w:p w14:paraId="58F8D064" w14:textId="77777777" w:rsidR="00492DF9" w:rsidRPr="00492DF9" w:rsidRDefault="00856622" w:rsidP="00492DF9">
      <w:pPr>
        <w:pStyle w:val="EndNoteBibliography"/>
        <w:rPr>
          <w:noProof/>
        </w:rPr>
      </w:pPr>
      <w:r>
        <w:fldChar w:fldCharType="begin"/>
      </w:r>
      <w:r>
        <w:instrText xml:space="preserve"> ADDIN EN.REFLIST </w:instrText>
      </w:r>
      <w:r>
        <w:fldChar w:fldCharType="separate"/>
      </w:r>
      <w:r w:rsidR="00492DF9" w:rsidRPr="00492DF9">
        <w:rPr>
          <w:noProof/>
        </w:rPr>
        <w:t>1.</w:t>
      </w:r>
      <w:r w:rsidR="00492DF9" w:rsidRPr="00492DF9">
        <w:rPr>
          <w:noProof/>
        </w:rPr>
        <w:tab/>
        <w:t>Webb SS, Yates D, Manresa M, Parsons M, MacArthur C, Ismail KM. Impact of subsequent birth and delivery mode for women with previous OASIS: systematic review and meta-analysis. Int Urogynecol J. 2017;28(4):507-14.</w:t>
      </w:r>
    </w:p>
    <w:p w14:paraId="15390E18" w14:textId="77777777" w:rsidR="00492DF9" w:rsidRPr="00492DF9" w:rsidRDefault="00492DF9" w:rsidP="00492DF9">
      <w:pPr>
        <w:pStyle w:val="EndNoteBibliography"/>
        <w:rPr>
          <w:noProof/>
        </w:rPr>
      </w:pPr>
      <w:r w:rsidRPr="00492DF9">
        <w:rPr>
          <w:noProof/>
        </w:rPr>
        <w:t>2.</w:t>
      </w:r>
      <w:r w:rsidRPr="00492DF9">
        <w:rPr>
          <w:noProof/>
        </w:rPr>
        <w:tab/>
        <w:t>Thiagamoorthy G, Johnson A, Thakar R, Sultan AH. National survey of perineal trauma and its subsequent management in the United Kingdom. Int Urogynecol J. 2014;25(12):1621-7.</w:t>
      </w:r>
    </w:p>
    <w:p w14:paraId="507F275B" w14:textId="77777777" w:rsidR="00492DF9" w:rsidRPr="00492DF9" w:rsidRDefault="00492DF9" w:rsidP="00492DF9">
      <w:pPr>
        <w:pStyle w:val="EndNoteBibliography"/>
        <w:rPr>
          <w:noProof/>
        </w:rPr>
      </w:pPr>
      <w:r w:rsidRPr="00492DF9">
        <w:rPr>
          <w:noProof/>
        </w:rPr>
        <w:t>3.</w:t>
      </w:r>
      <w:r w:rsidRPr="00492DF9">
        <w:rPr>
          <w:noProof/>
        </w:rPr>
        <w:tab/>
        <w:t>Bols EM, Hendriks EJ, Berghmans BC, Baeten CG, Nijhuis JG, de Bie RA. A systematic review of etiological factors for postpartum fecal incontinence. Acta Obstet Gynecol Scand. 2010;89(3):302-14.</w:t>
      </w:r>
    </w:p>
    <w:p w14:paraId="12046FA1" w14:textId="77777777" w:rsidR="00492DF9" w:rsidRPr="00492DF9" w:rsidRDefault="00492DF9" w:rsidP="00492DF9">
      <w:pPr>
        <w:pStyle w:val="EndNoteBibliography"/>
        <w:rPr>
          <w:noProof/>
        </w:rPr>
      </w:pPr>
      <w:r w:rsidRPr="00492DF9">
        <w:rPr>
          <w:noProof/>
        </w:rPr>
        <w:t>4.</w:t>
      </w:r>
      <w:r w:rsidRPr="00492DF9">
        <w:rPr>
          <w:noProof/>
        </w:rPr>
        <w:tab/>
        <w:t>Jha S, Sultan AH. Obstetric anal sphincter injury: the changing landscape. BJOG. 2015;122(7):931.</w:t>
      </w:r>
    </w:p>
    <w:p w14:paraId="451E00E6" w14:textId="77777777" w:rsidR="00492DF9" w:rsidRPr="00492DF9" w:rsidRDefault="00492DF9" w:rsidP="00492DF9">
      <w:pPr>
        <w:pStyle w:val="EndNoteBibliography"/>
        <w:rPr>
          <w:noProof/>
        </w:rPr>
      </w:pPr>
      <w:r w:rsidRPr="00492DF9">
        <w:rPr>
          <w:noProof/>
        </w:rPr>
        <w:t>5.</w:t>
      </w:r>
      <w:r w:rsidRPr="00492DF9">
        <w:rPr>
          <w:noProof/>
        </w:rPr>
        <w:tab/>
        <w:t>Fernando RJ, Sultan AH, Radley S, Jones PW, Johanson RB. Management of obstetric anal sphincter injury: a systematic review &amp; national practice survey. BMC Health Serv Res. 2002;2(1):9.</w:t>
      </w:r>
    </w:p>
    <w:p w14:paraId="69C9B96A" w14:textId="77777777" w:rsidR="00492DF9" w:rsidRPr="00492DF9" w:rsidRDefault="00492DF9" w:rsidP="00492DF9">
      <w:pPr>
        <w:pStyle w:val="EndNoteBibliography"/>
        <w:rPr>
          <w:noProof/>
        </w:rPr>
      </w:pPr>
      <w:r w:rsidRPr="00492DF9">
        <w:rPr>
          <w:noProof/>
        </w:rPr>
        <w:t>6.</w:t>
      </w:r>
      <w:r w:rsidRPr="00492DF9">
        <w:rPr>
          <w:noProof/>
        </w:rPr>
        <w:tab/>
        <w:t>Shek KL, Atan IK, Dietz HP. Can Anal Sphincter Defects Be Identified by Palpation? Female Pelvic Med Reconstr Surg. 2016;22(6):472-5.</w:t>
      </w:r>
    </w:p>
    <w:p w14:paraId="66BEEAAB" w14:textId="77777777" w:rsidR="00492DF9" w:rsidRPr="00492DF9" w:rsidRDefault="00492DF9" w:rsidP="00492DF9">
      <w:pPr>
        <w:pStyle w:val="EndNoteBibliography"/>
        <w:rPr>
          <w:noProof/>
        </w:rPr>
      </w:pPr>
      <w:r w:rsidRPr="00492DF9">
        <w:rPr>
          <w:noProof/>
        </w:rPr>
        <w:t>7.</w:t>
      </w:r>
      <w:r w:rsidRPr="00492DF9">
        <w:rPr>
          <w:noProof/>
        </w:rPr>
        <w:tab/>
        <w:t>Andrews V, Sultan AH, Thakar R, Jones PW. Occult anal sphincter injuries--myth or reality? BJOG. 2006;113(2):195-200.</w:t>
      </w:r>
    </w:p>
    <w:p w14:paraId="53830266" w14:textId="77777777" w:rsidR="00492DF9" w:rsidRPr="00492DF9" w:rsidRDefault="00492DF9" w:rsidP="00492DF9">
      <w:pPr>
        <w:pStyle w:val="EndNoteBibliography"/>
        <w:rPr>
          <w:noProof/>
        </w:rPr>
      </w:pPr>
      <w:r w:rsidRPr="00492DF9">
        <w:rPr>
          <w:noProof/>
        </w:rPr>
        <w:t>8.</w:t>
      </w:r>
      <w:r w:rsidRPr="00492DF9">
        <w:rPr>
          <w:noProof/>
        </w:rPr>
        <w:tab/>
        <w:t>Oberwalder M, Connor J, Wexner SD. Meta-analysis to determine the incidence of obstetric anal sphincter damage. Br J Surg. 2003;90(11):1333-7.</w:t>
      </w:r>
    </w:p>
    <w:p w14:paraId="6B0C0060" w14:textId="77777777" w:rsidR="00492DF9" w:rsidRPr="00492DF9" w:rsidRDefault="00492DF9" w:rsidP="00492DF9">
      <w:pPr>
        <w:pStyle w:val="EndNoteBibliography"/>
        <w:rPr>
          <w:noProof/>
        </w:rPr>
      </w:pPr>
      <w:r w:rsidRPr="00492DF9">
        <w:rPr>
          <w:noProof/>
        </w:rPr>
        <w:t>9.</w:t>
      </w:r>
      <w:r w:rsidRPr="00492DF9">
        <w:rPr>
          <w:noProof/>
        </w:rPr>
        <w:tab/>
        <w:t>Fernando RJ, Sultan AH, Kettle C, Thakar R. Methods of repair for obstetric anal sphincter injury. Cochrane Database Syst Rev. 2013(12):CD002866.</w:t>
      </w:r>
    </w:p>
    <w:p w14:paraId="2398E1DB" w14:textId="77777777" w:rsidR="00492DF9" w:rsidRPr="00492DF9" w:rsidRDefault="00492DF9" w:rsidP="00492DF9">
      <w:pPr>
        <w:pStyle w:val="EndNoteBibliography"/>
        <w:rPr>
          <w:noProof/>
        </w:rPr>
      </w:pPr>
      <w:r w:rsidRPr="00492DF9">
        <w:rPr>
          <w:noProof/>
        </w:rPr>
        <w:t>10.</w:t>
      </w:r>
      <w:r w:rsidRPr="00492DF9">
        <w:rPr>
          <w:noProof/>
        </w:rPr>
        <w:tab/>
        <w:t>Moher D, Liberati A, Tetzlaff J, Altman DG, Group P. Preferred reporting items for systematic reviews and meta-analyses: the PRISMA statement. PLoS Med. 2009;6(7):e1000097.</w:t>
      </w:r>
    </w:p>
    <w:p w14:paraId="6EA30C1C" w14:textId="77777777" w:rsidR="00492DF9" w:rsidRPr="00492DF9" w:rsidRDefault="00492DF9" w:rsidP="00492DF9">
      <w:pPr>
        <w:pStyle w:val="EndNoteBibliography"/>
        <w:rPr>
          <w:noProof/>
        </w:rPr>
      </w:pPr>
      <w:r w:rsidRPr="00492DF9">
        <w:rPr>
          <w:noProof/>
        </w:rPr>
        <w:t>11.</w:t>
      </w:r>
      <w:r w:rsidRPr="00492DF9">
        <w:rPr>
          <w:noProof/>
        </w:rPr>
        <w:tab/>
        <w:t>Sultan AH, Kamm MA, Hudson CN, Bartram CI. Third degree obstetric anal sphincter tears: risk factors and outcome of primary repair. BMJ. 1994;308(6933):887-91.</w:t>
      </w:r>
    </w:p>
    <w:p w14:paraId="3F0D3DC4" w14:textId="77777777" w:rsidR="00492DF9" w:rsidRPr="00492DF9" w:rsidRDefault="00492DF9" w:rsidP="00492DF9">
      <w:pPr>
        <w:pStyle w:val="EndNoteBibliography"/>
        <w:rPr>
          <w:noProof/>
        </w:rPr>
      </w:pPr>
      <w:r w:rsidRPr="00492DF9">
        <w:rPr>
          <w:noProof/>
        </w:rPr>
        <w:t>12.</w:t>
      </w:r>
      <w:r w:rsidRPr="00492DF9">
        <w:rPr>
          <w:noProof/>
        </w:rPr>
        <w:tab/>
        <w:t>A. EHRHPSKMJM. Obstetric anal sphincter injuries (OASIS): Outcome of primary repair and risk factors for anal incontinence. International Urogynecology Journal and Pelvic Floor Dysfunction. 2014;25(SUPPL. 1):S46-S7.</w:t>
      </w:r>
    </w:p>
    <w:p w14:paraId="68A92FD9" w14:textId="77777777" w:rsidR="00492DF9" w:rsidRPr="00492DF9" w:rsidRDefault="00492DF9" w:rsidP="00492DF9">
      <w:pPr>
        <w:pStyle w:val="EndNoteBibliography"/>
        <w:rPr>
          <w:noProof/>
        </w:rPr>
      </w:pPr>
      <w:r w:rsidRPr="00492DF9">
        <w:rPr>
          <w:noProof/>
        </w:rPr>
        <w:t>13.</w:t>
      </w:r>
      <w:r w:rsidRPr="00492DF9">
        <w:rPr>
          <w:noProof/>
        </w:rPr>
        <w:tab/>
        <w:t>A. SAI-MPLMDAO-NEW. Anal endosonographic assessment of the accuracy of clinical diagnosis of obstetric anal sphincter injury and correlation with anal function and symptoms. Neurourology and Urodynamics. 2012;31(6):1074-5.</w:t>
      </w:r>
    </w:p>
    <w:p w14:paraId="2FEFEA9B" w14:textId="77777777" w:rsidR="00492DF9" w:rsidRPr="00492DF9" w:rsidRDefault="00492DF9" w:rsidP="00492DF9">
      <w:pPr>
        <w:pStyle w:val="EndNoteBibliography"/>
        <w:rPr>
          <w:noProof/>
        </w:rPr>
      </w:pPr>
      <w:r w:rsidRPr="00492DF9">
        <w:rPr>
          <w:noProof/>
        </w:rPr>
        <w:t>14.</w:t>
      </w:r>
      <w:r w:rsidRPr="00492DF9">
        <w:rPr>
          <w:noProof/>
        </w:rPr>
        <w:tab/>
        <w:t>A.W. HAJTNCKIGEC. Correlation of endoanal ultrasound findings and clinical symptomatolgy following anal sphincter laceration repair. International Urogynecology Journal and Pelvic Floor Dysfunction 2013;24(SUPPL. 1):139-40.</w:t>
      </w:r>
    </w:p>
    <w:p w14:paraId="35F63202" w14:textId="77777777" w:rsidR="00492DF9" w:rsidRPr="00492DF9" w:rsidRDefault="00492DF9" w:rsidP="00492DF9">
      <w:pPr>
        <w:pStyle w:val="EndNoteBibliography"/>
        <w:rPr>
          <w:noProof/>
        </w:rPr>
      </w:pPr>
      <w:r w:rsidRPr="00492DF9">
        <w:rPr>
          <w:noProof/>
        </w:rPr>
        <w:t>15.</w:t>
      </w:r>
      <w:r w:rsidRPr="00492DF9">
        <w:rPr>
          <w:noProof/>
        </w:rPr>
        <w:tab/>
        <w:t>Abramowitz L, Sobhani I, Ganansia R, Vuagnat A, Benifla JL, Darai E, et al. Are sphincter defects the cause of anal incontinence after vaginal delivery? Results of a prospective study. Dis Colon Rectum. 2000;43(5):590-6; discussion 6-8.</w:t>
      </w:r>
    </w:p>
    <w:p w14:paraId="04C0DF3D" w14:textId="77777777" w:rsidR="00492DF9" w:rsidRPr="00492DF9" w:rsidRDefault="00492DF9" w:rsidP="00492DF9">
      <w:pPr>
        <w:pStyle w:val="EndNoteBibliography"/>
        <w:rPr>
          <w:noProof/>
        </w:rPr>
      </w:pPr>
      <w:r w:rsidRPr="00492DF9">
        <w:rPr>
          <w:noProof/>
        </w:rPr>
        <w:t>16.</w:t>
      </w:r>
      <w:r w:rsidRPr="00492DF9">
        <w:rPr>
          <w:noProof/>
        </w:rPr>
        <w:tab/>
        <w:t>Andrews V, Thakar R, Sultan AH. Outcome of obstetric anal sphincter injuries (OASIS)--role of structured management. Int Urogynecol J Pelvic Floor Dysfunct. 2009;20(8):973-8.</w:t>
      </w:r>
    </w:p>
    <w:p w14:paraId="30303AFA" w14:textId="77777777" w:rsidR="00492DF9" w:rsidRPr="00492DF9" w:rsidRDefault="00492DF9" w:rsidP="00492DF9">
      <w:pPr>
        <w:pStyle w:val="EndNoteBibliography"/>
        <w:rPr>
          <w:noProof/>
        </w:rPr>
      </w:pPr>
      <w:r w:rsidRPr="00492DF9">
        <w:rPr>
          <w:noProof/>
        </w:rPr>
        <w:t>17.</w:t>
      </w:r>
      <w:r w:rsidRPr="00492DF9">
        <w:rPr>
          <w:noProof/>
        </w:rPr>
        <w:tab/>
        <w:t>B.R. IAIIV. Use of endoanal ultrasound as complimentary evaluation for detection of anal sphincter injury after vaginal birth. Colorectal Disease. 2017(Supplement 2):130-1.</w:t>
      </w:r>
    </w:p>
    <w:p w14:paraId="2C1CC3FE" w14:textId="77777777" w:rsidR="00492DF9" w:rsidRPr="00492DF9" w:rsidRDefault="00492DF9" w:rsidP="00492DF9">
      <w:pPr>
        <w:pStyle w:val="EndNoteBibliography"/>
        <w:rPr>
          <w:noProof/>
        </w:rPr>
      </w:pPr>
      <w:r w:rsidRPr="00492DF9">
        <w:rPr>
          <w:noProof/>
        </w:rPr>
        <w:lastRenderedPageBreak/>
        <w:t>18.</w:t>
      </w:r>
      <w:r w:rsidRPr="00492DF9">
        <w:rPr>
          <w:noProof/>
        </w:rPr>
        <w:tab/>
        <w:t>Bagade P, Mackenzie S. Outcomes from medium term follow-up of patients with third and fourth degree perineal tears. J Obstet Gynaecol. 2010;30(6):609-12.</w:t>
      </w:r>
    </w:p>
    <w:p w14:paraId="1E73B9C7" w14:textId="77777777" w:rsidR="00492DF9" w:rsidRPr="00492DF9" w:rsidRDefault="00492DF9" w:rsidP="00492DF9">
      <w:pPr>
        <w:pStyle w:val="EndNoteBibliography"/>
        <w:rPr>
          <w:noProof/>
        </w:rPr>
      </w:pPr>
      <w:r w:rsidRPr="00492DF9">
        <w:rPr>
          <w:noProof/>
        </w:rPr>
        <w:t>19.</w:t>
      </w:r>
      <w:r w:rsidRPr="00492DF9">
        <w:rPr>
          <w:noProof/>
        </w:rPr>
        <w:tab/>
        <w:t>Belmonte-Montes C, Hagerman G, Vega-Yepez PA, Hernandez-de-Anda E, Fonseca-Morales V. Anal sphincter injury after vaginal delivery in primiparous females. Dis Colon Rectum. 2001;44(9):1244-8.</w:t>
      </w:r>
    </w:p>
    <w:p w14:paraId="50E89236" w14:textId="77777777" w:rsidR="00492DF9" w:rsidRPr="00492DF9" w:rsidRDefault="00492DF9" w:rsidP="00492DF9">
      <w:pPr>
        <w:pStyle w:val="EndNoteBibliography"/>
        <w:rPr>
          <w:noProof/>
        </w:rPr>
      </w:pPr>
      <w:r w:rsidRPr="00492DF9">
        <w:rPr>
          <w:noProof/>
        </w:rPr>
        <w:t>20.</w:t>
      </w:r>
      <w:r w:rsidRPr="00492DF9">
        <w:rPr>
          <w:noProof/>
        </w:rPr>
        <w:tab/>
        <w:t>Benifla JL, Abramowitz L, Sobhani I, Ganansia R, Darai E, Mignon M, et al. [Postpartum sphincter rupture and anal incontinence: prospective study with 259 patients]. Gynecol Obstet Fertil. 2000;28(1):15-22.</w:t>
      </w:r>
    </w:p>
    <w:p w14:paraId="38D8872A" w14:textId="77777777" w:rsidR="00492DF9" w:rsidRPr="00492DF9" w:rsidRDefault="00492DF9" w:rsidP="00492DF9">
      <w:pPr>
        <w:pStyle w:val="EndNoteBibliography"/>
        <w:rPr>
          <w:noProof/>
        </w:rPr>
      </w:pPr>
      <w:r w:rsidRPr="00492DF9">
        <w:rPr>
          <w:noProof/>
        </w:rPr>
        <w:t>21.</w:t>
      </w:r>
      <w:r w:rsidRPr="00492DF9">
        <w:rPr>
          <w:noProof/>
        </w:rPr>
        <w:tab/>
        <w:t>Campbell DM, Behan M, Donnelly VS, O'Herlihy C, O'Connell PR. Endosonographic assessment of postpartum anal sphincter injury using a 120 degree sector scanner. Clin Radiol. 1996;51(8):559-61.</w:t>
      </w:r>
    </w:p>
    <w:p w14:paraId="4877EE43" w14:textId="77777777" w:rsidR="00492DF9" w:rsidRPr="00492DF9" w:rsidRDefault="00492DF9" w:rsidP="00492DF9">
      <w:pPr>
        <w:pStyle w:val="EndNoteBibliography"/>
        <w:rPr>
          <w:noProof/>
        </w:rPr>
      </w:pPr>
      <w:r w:rsidRPr="00492DF9">
        <w:rPr>
          <w:noProof/>
        </w:rPr>
        <w:t>22.</w:t>
      </w:r>
      <w:r w:rsidRPr="00492DF9">
        <w:rPr>
          <w:noProof/>
        </w:rPr>
        <w:tab/>
        <w:t>Chaliha C, Sultan AH, Bland JM, Monga AK, Stanton SL. Anal function: effect of pregnancy and delivery. Am J Obstet Gynecol. 2001;185(2):427-32.</w:t>
      </w:r>
    </w:p>
    <w:p w14:paraId="59C6638F" w14:textId="77777777" w:rsidR="00492DF9" w:rsidRPr="00492DF9" w:rsidRDefault="00492DF9" w:rsidP="00492DF9">
      <w:pPr>
        <w:pStyle w:val="EndNoteBibliography"/>
        <w:rPr>
          <w:noProof/>
        </w:rPr>
      </w:pPr>
      <w:r w:rsidRPr="00492DF9">
        <w:rPr>
          <w:noProof/>
        </w:rPr>
        <w:t>23.</w:t>
      </w:r>
      <w:r w:rsidRPr="00492DF9">
        <w:rPr>
          <w:noProof/>
        </w:rPr>
        <w:tab/>
        <w:t>Corton MM, McIntire DD, Twickler DM, Atnip S, Schaffer JI, Leveno KJ. Endoanal ultrasound for detection of sphincter defects following childbirth. Int Urogynecol J. 2013;24(4):627-35.</w:t>
      </w:r>
    </w:p>
    <w:p w14:paraId="1FC47341" w14:textId="77777777" w:rsidR="00492DF9" w:rsidRPr="00492DF9" w:rsidRDefault="00492DF9" w:rsidP="00492DF9">
      <w:pPr>
        <w:pStyle w:val="EndNoteBibliography"/>
        <w:rPr>
          <w:noProof/>
        </w:rPr>
      </w:pPr>
      <w:r w:rsidRPr="00492DF9">
        <w:rPr>
          <w:noProof/>
        </w:rPr>
        <w:t>24.</w:t>
      </w:r>
      <w:r w:rsidRPr="00492DF9">
        <w:rPr>
          <w:noProof/>
        </w:rPr>
        <w:tab/>
        <w:t>D. SLVDLYYSH-C. Evaluating pelvic floor disruption following vaginal delivery using three-dimensional transperineal ultrasound. American Journal of Obstetrics and Gynecology.216(1 Supplement 1):S161-S2.</w:t>
      </w:r>
    </w:p>
    <w:p w14:paraId="12782A1C" w14:textId="77777777" w:rsidR="00492DF9" w:rsidRPr="00492DF9" w:rsidRDefault="00492DF9" w:rsidP="00492DF9">
      <w:pPr>
        <w:pStyle w:val="EndNoteBibliography"/>
        <w:rPr>
          <w:noProof/>
        </w:rPr>
      </w:pPr>
      <w:r w:rsidRPr="00492DF9">
        <w:rPr>
          <w:noProof/>
        </w:rPr>
        <w:t>25.</w:t>
      </w:r>
      <w:r w:rsidRPr="00492DF9">
        <w:rPr>
          <w:noProof/>
        </w:rPr>
        <w:tab/>
        <w:t>Damon H, Bretones S, Henry L, Mellier G, Mion F. Long-term consequences of first vaginal delivery-induced anal sphincter defect. Dis Colon Rectum. 2005;48(9):1772-6.</w:t>
      </w:r>
    </w:p>
    <w:p w14:paraId="715E16E8" w14:textId="77777777" w:rsidR="00492DF9" w:rsidRPr="00492DF9" w:rsidRDefault="00492DF9" w:rsidP="00492DF9">
      <w:pPr>
        <w:pStyle w:val="EndNoteBibliography"/>
        <w:rPr>
          <w:noProof/>
        </w:rPr>
      </w:pPr>
      <w:r w:rsidRPr="00492DF9">
        <w:rPr>
          <w:noProof/>
        </w:rPr>
        <w:t>26.</w:t>
      </w:r>
      <w:r w:rsidRPr="00492DF9">
        <w:rPr>
          <w:noProof/>
        </w:rPr>
        <w:tab/>
        <w:t>Davis K, Kumar D, Stanton SL, Thakar R, Fynes M, Bland J. Symptoms and anal sphincter morphology following primary repair of third-degree tears. Br J Surg. 2003;90(12):1573-9.</w:t>
      </w:r>
    </w:p>
    <w:p w14:paraId="21D9F4C8" w14:textId="77777777" w:rsidR="00492DF9" w:rsidRPr="00492DF9" w:rsidRDefault="00492DF9" w:rsidP="00492DF9">
      <w:pPr>
        <w:pStyle w:val="EndNoteBibliography"/>
        <w:rPr>
          <w:noProof/>
        </w:rPr>
      </w:pPr>
      <w:r w:rsidRPr="00492DF9">
        <w:rPr>
          <w:noProof/>
        </w:rPr>
        <w:t>27.</w:t>
      </w:r>
      <w:r w:rsidRPr="00492DF9">
        <w:rPr>
          <w:noProof/>
        </w:rPr>
        <w:tab/>
        <w:t>Dickinson KJ, Pickersgill P, Anwar S. Functional and physiological outcomes following repair of obstetrics anal sphincter injury. A case. Int J Surg. 2013;11(10):1137-40.</w:t>
      </w:r>
    </w:p>
    <w:p w14:paraId="5972ED9B" w14:textId="77777777" w:rsidR="00492DF9" w:rsidRPr="00492DF9" w:rsidRDefault="00492DF9" w:rsidP="00492DF9">
      <w:pPr>
        <w:pStyle w:val="EndNoteBibliography"/>
        <w:rPr>
          <w:noProof/>
        </w:rPr>
      </w:pPr>
      <w:r w:rsidRPr="00492DF9">
        <w:rPr>
          <w:noProof/>
        </w:rPr>
        <w:t>28.</w:t>
      </w:r>
      <w:r w:rsidRPr="00492DF9">
        <w:rPr>
          <w:noProof/>
        </w:rPr>
        <w:tab/>
        <w:t>Drusany Staric K, Bukovec P, Jakopic K, Zdravevski E, Trajkovik V, Lukanovic A. Can we predict obstetric anal sphincter injury? Eur J Obstet Gynecol Reprod Biol. 2017;210:196-200.</w:t>
      </w:r>
    </w:p>
    <w:p w14:paraId="78F42BE0" w14:textId="77777777" w:rsidR="00492DF9" w:rsidRPr="00492DF9" w:rsidRDefault="00492DF9" w:rsidP="00492DF9">
      <w:pPr>
        <w:pStyle w:val="EndNoteBibliography"/>
        <w:rPr>
          <w:noProof/>
        </w:rPr>
      </w:pPr>
      <w:r w:rsidRPr="00492DF9">
        <w:rPr>
          <w:noProof/>
        </w:rPr>
        <w:t>29.</w:t>
      </w:r>
      <w:r w:rsidRPr="00492DF9">
        <w:rPr>
          <w:noProof/>
        </w:rPr>
        <w:tab/>
        <w:t>Drusany Staric K, Lukanovic A, Petrocnik P, Zacesta V, Cescon C, Lucovnik M. Impact of mediolateral episiotomy on incidence of obstetrical anal sphincter injury diagnosed by endoanal ultrasound. Midwifery. 2017;51:40-3.</w:t>
      </w:r>
    </w:p>
    <w:p w14:paraId="6C67D68D" w14:textId="77777777" w:rsidR="00492DF9" w:rsidRPr="00492DF9" w:rsidRDefault="00492DF9" w:rsidP="00492DF9">
      <w:pPr>
        <w:pStyle w:val="EndNoteBibliography"/>
        <w:rPr>
          <w:noProof/>
        </w:rPr>
      </w:pPr>
      <w:r w:rsidRPr="00492DF9">
        <w:rPr>
          <w:noProof/>
        </w:rPr>
        <w:t>30.</w:t>
      </w:r>
      <w:r w:rsidRPr="00492DF9">
        <w:rPr>
          <w:noProof/>
        </w:rPr>
        <w:tab/>
        <w:t>E. CCGIMSM. Science or magic: Advice after an OASIS. Neurourology and Urodynamics. 2017;36(Supplement 3):S235-S6.</w:t>
      </w:r>
    </w:p>
    <w:p w14:paraId="5F9A5DFA" w14:textId="77777777" w:rsidR="00492DF9" w:rsidRPr="00492DF9" w:rsidRDefault="00492DF9" w:rsidP="00492DF9">
      <w:pPr>
        <w:pStyle w:val="EndNoteBibliography"/>
        <w:rPr>
          <w:noProof/>
        </w:rPr>
      </w:pPr>
      <w:r w:rsidRPr="00492DF9">
        <w:rPr>
          <w:noProof/>
        </w:rPr>
        <w:t>31.</w:t>
      </w:r>
      <w:r w:rsidRPr="00492DF9">
        <w:rPr>
          <w:noProof/>
        </w:rPr>
        <w:tab/>
        <w:t>Espuna-Pons M. RCM-FEWMMCJSGAENLMPMWAP. Postpartum two- and three-dimensional ultrasound evaluation of anal sphincter complex in women with obstetric anal sphincter injury. Ultrasound in obstetrics &amp; gynecology. 2017;49(4):508-14.</w:t>
      </w:r>
    </w:p>
    <w:p w14:paraId="4E4564D5" w14:textId="77777777" w:rsidR="00492DF9" w:rsidRPr="00492DF9" w:rsidRDefault="00492DF9" w:rsidP="00492DF9">
      <w:pPr>
        <w:pStyle w:val="EndNoteBibliography"/>
        <w:rPr>
          <w:noProof/>
        </w:rPr>
      </w:pPr>
      <w:r w:rsidRPr="00492DF9">
        <w:rPr>
          <w:noProof/>
        </w:rPr>
        <w:t>32.</w:t>
      </w:r>
      <w:r w:rsidRPr="00492DF9">
        <w:rPr>
          <w:noProof/>
        </w:rPr>
        <w:tab/>
        <w:t>F. NQSORHUWMO. Follow-up of obstetric anal sphincter injury (OASIS) with endoanal ultrasound-a quality improvement service in a university teaching hospital. BJOG: An International Journal of Obstetrics and Gynaecology. 2017;124(Supplement 1):195-6.</w:t>
      </w:r>
    </w:p>
    <w:p w14:paraId="6C369BE2" w14:textId="77777777" w:rsidR="00492DF9" w:rsidRPr="00492DF9" w:rsidRDefault="00492DF9" w:rsidP="00492DF9">
      <w:pPr>
        <w:pStyle w:val="EndNoteBibliography"/>
        <w:rPr>
          <w:noProof/>
        </w:rPr>
      </w:pPr>
      <w:r w:rsidRPr="00492DF9">
        <w:rPr>
          <w:noProof/>
        </w:rPr>
        <w:t>33.</w:t>
      </w:r>
      <w:r w:rsidRPr="00492DF9">
        <w:rPr>
          <w:noProof/>
        </w:rPr>
        <w:tab/>
        <w:t>Faltin DL, Boulvain M, Irion O, Bretones S, Stan C, Weil A. Diagnosis of anal sphincter tears by postpartum endosonography to predict fecal incontinence. Obstet Gynecol. 2000;95(5):643-7.</w:t>
      </w:r>
    </w:p>
    <w:p w14:paraId="41709B55" w14:textId="77777777" w:rsidR="00492DF9" w:rsidRPr="00492DF9" w:rsidRDefault="00492DF9" w:rsidP="00492DF9">
      <w:pPr>
        <w:pStyle w:val="EndNoteBibliography"/>
        <w:rPr>
          <w:noProof/>
        </w:rPr>
      </w:pPr>
      <w:r w:rsidRPr="00492DF9">
        <w:rPr>
          <w:noProof/>
        </w:rPr>
        <w:t>34.</w:t>
      </w:r>
      <w:r w:rsidRPr="00492DF9">
        <w:rPr>
          <w:noProof/>
        </w:rPr>
        <w:tab/>
        <w:t>Faltin DL, Sangalli MR, Roche B, Floris L, Boulvain M, Weil A. Does a second delivery increase the risk of anal incontinence? BJOG. 2001;108(7):684-8.</w:t>
      </w:r>
    </w:p>
    <w:p w14:paraId="5EE83DBD" w14:textId="77777777" w:rsidR="00492DF9" w:rsidRPr="00492DF9" w:rsidRDefault="00492DF9" w:rsidP="00492DF9">
      <w:pPr>
        <w:pStyle w:val="EndNoteBibliography"/>
        <w:rPr>
          <w:noProof/>
        </w:rPr>
      </w:pPr>
      <w:r w:rsidRPr="00492DF9">
        <w:rPr>
          <w:noProof/>
        </w:rPr>
        <w:t>35.</w:t>
      </w:r>
      <w:r w:rsidRPr="00492DF9">
        <w:rPr>
          <w:noProof/>
        </w:rPr>
        <w:tab/>
        <w:t>Farrell SA, Gilmour D, Turnbull GK, Schmidt MH, Baskett TF, Flowerdew G, et al. Overlapping compared with end-to-end repair of third- and fourth-degree obstetric anal sphincter tears: a randomized controlled trial. Obstet Gynecol. 2010;116(1):16-24.</w:t>
      </w:r>
    </w:p>
    <w:p w14:paraId="4B3ED25F" w14:textId="77777777" w:rsidR="00492DF9" w:rsidRPr="00492DF9" w:rsidRDefault="00492DF9" w:rsidP="00492DF9">
      <w:pPr>
        <w:pStyle w:val="EndNoteBibliography"/>
        <w:rPr>
          <w:noProof/>
        </w:rPr>
      </w:pPr>
      <w:r w:rsidRPr="00492DF9">
        <w:rPr>
          <w:noProof/>
        </w:rPr>
        <w:lastRenderedPageBreak/>
        <w:t>36.</w:t>
      </w:r>
      <w:r w:rsidRPr="00492DF9">
        <w:rPr>
          <w:noProof/>
        </w:rPr>
        <w:tab/>
        <w:t>Fitzpatrick M, Behan M, O'Connell PR, O'Herlihy C. A randomized clinical trial comparing primary overlap with approximation repair of third-degree obstetric tears. Am J Obstet Gynecol. 2000;183(5):1220-4.</w:t>
      </w:r>
    </w:p>
    <w:p w14:paraId="19A16469" w14:textId="77777777" w:rsidR="00492DF9" w:rsidRPr="00492DF9" w:rsidRDefault="00492DF9" w:rsidP="00492DF9">
      <w:pPr>
        <w:pStyle w:val="EndNoteBibliography"/>
        <w:rPr>
          <w:noProof/>
        </w:rPr>
      </w:pPr>
      <w:r w:rsidRPr="00492DF9">
        <w:rPr>
          <w:noProof/>
        </w:rPr>
        <w:t>37.</w:t>
      </w:r>
      <w:r w:rsidRPr="00492DF9">
        <w:rPr>
          <w:noProof/>
        </w:rPr>
        <w:tab/>
        <w:t>Fitzpatrick M, Fynes M, Cassidy M, Behan M, O'Connell PR, O'Herlihy C. Prospective study of the influence of parity and operative technique on the outcome of primary anal sphincter repair following obstetrical injury. Eur J Obstet Gynecol Reprod Biol. 2000;89(2):159-63.</w:t>
      </w:r>
    </w:p>
    <w:p w14:paraId="6C74B50C" w14:textId="77777777" w:rsidR="00492DF9" w:rsidRPr="00492DF9" w:rsidRDefault="00492DF9" w:rsidP="00492DF9">
      <w:pPr>
        <w:pStyle w:val="EndNoteBibliography"/>
        <w:rPr>
          <w:noProof/>
        </w:rPr>
      </w:pPr>
      <w:r w:rsidRPr="00492DF9">
        <w:rPr>
          <w:noProof/>
        </w:rPr>
        <w:t>38.</w:t>
      </w:r>
      <w:r w:rsidRPr="00492DF9">
        <w:rPr>
          <w:noProof/>
        </w:rPr>
        <w:tab/>
        <w:t>Fowler GE, Adams EJ, Bolderson J, Lowe D, Richmond DH, Alfirevic Z. Transperineal sonography (TPUS) compared with endoanal sonography (EAUS) in the diagnosis of anal sphincter injury following vaginal delivery Ultrasound in Obstetrics &amp; Gynecology. 2008;32(3):301.</w:t>
      </w:r>
    </w:p>
    <w:p w14:paraId="1F3F1865" w14:textId="77777777" w:rsidR="00492DF9" w:rsidRPr="00492DF9" w:rsidRDefault="00492DF9" w:rsidP="00492DF9">
      <w:pPr>
        <w:pStyle w:val="EndNoteBibliography"/>
        <w:rPr>
          <w:noProof/>
        </w:rPr>
      </w:pPr>
      <w:r w:rsidRPr="00492DF9">
        <w:rPr>
          <w:noProof/>
        </w:rPr>
        <w:t>39.</w:t>
      </w:r>
      <w:r w:rsidRPr="00492DF9">
        <w:rPr>
          <w:noProof/>
        </w:rPr>
        <w:tab/>
        <w:t>Frudinger A, Ballon M, Taylor SA, Halligan S. The natural history of clinically unrecognized anal sphincter tears over 10 years after first vaginal delivery. Obstet Gynecol. 2008;111(5):1058-64.</w:t>
      </w:r>
    </w:p>
    <w:p w14:paraId="1CF6451F" w14:textId="77777777" w:rsidR="00492DF9" w:rsidRPr="00492DF9" w:rsidRDefault="00492DF9" w:rsidP="00492DF9">
      <w:pPr>
        <w:pStyle w:val="EndNoteBibliography"/>
        <w:rPr>
          <w:noProof/>
        </w:rPr>
      </w:pPr>
      <w:r w:rsidRPr="00492DF9">
        <w:rPr>
          <w:noProof/>
        </w:rPr>
        <w:t>40.</w:t>
      </w:r>
      <w:r w:rsidRPr="00492DF9">
        <w:rPr>
          <w:noProof/>
        </w:rPr>
        <w:tab/>
        <w:t>Frudinger A, Halligan S, Bartram CI, Spencer JA, Kamm MA. Changes in anal anatomy following vaginal delivery revealed by anal endosonography. Br J Obstet Gynaecol. 1999;106(3):233-7.</w:t>
      </w:r>
    </w:p>
    <w:p w14:paraId="7525EA5D" w14:textId="77777777" w:rsidR="00492DF9" w:rsidRPr="00492DF9" w:rsidRDefault="00492DF9" w:rsidP="00492DF9">
      <w:pPr>
        <w:pStyle w:val="EndNoteBibliography"/>
        <w:rPr>
          <w:noProof/>
        </w:rPr>
      </w:pPr>
      <w:r w:rsidRPr="00492DF9">
        <w:rPr>
          <w:noProof/>
        </w:rPr>
        <w:t>41.</w:t>
      </w:r>
      <w:r w:rsidRPr="00492DF9">
        <w:rPr>
          <w:noProof/>
        </w:rPr>
        <w:tab/>
        <w:t>Fynes M, Donnelly V, Behan M, O'Connell PR, O'Herlihy C. Effect of second vaginal delivery on anorectal physiology and faecal continence: a prospective study. Lancet. 1999;354(9183):983-6.</w:t>
      </w:r>
    </w:p>
    <w:p w14:paraId="1B513BAE" w14:textId="77777777" w:rsidR="00492DF9" w:rsidRPr="00492DF9" w:rsidRDefault="00492DF9" w:rsidP="00492DF9">
      <w:pPr>
        <w:pStyle w:val="EndNoteBibliography"/>
        <w:rPr>
          <w:noProof/>
        </w:rPr>
      </w:pPr>
      <w:r w:rsidRPr="00492DF9">
        <w:rPr>
          <w:noProof/>
        </w:rPr>
        <w:t>42.</w:t>
      </w:r>
      <w:r w:rsidRPr="00492DF9">
        <w:rPr>
          <w:noProof/>
        </w:rPr>
        <w:tab/>
        <w:t>G. SJKSPKD. A prospective study - Do anatomical defects after immediate repair of obstetric anal sphincter injuries correlate with urinary and bowel symptoms?. International Urogynecology Journal and Pelvic Floor Dysfunction. 2011;22(SUPPL. 2):S1462-S3.</w:t>
      </w:r>
    </w:p>
    <w:p w14:paraId="318C9352" w14:textId="77777777" w:rsidR="00492DF9" w:rsidRPr="00492DF9" w:rsidRDefault="00492DF9" w:rsidP="00492DF9">
      <w:pPr>
        <w:pStyle w:val="EndNoteBibliography"/>
        <w:rPr>
          <w:noProof/>
        </w:rPr>
      </w:pPr>
      <w:r w:rsidRPr="00492DF9">
        <w:rPr>
          <w:noProof/>
        </w:rPr>
        <w:t>43.</w:t>
      </w:r>
      <w:r w:rsidRPr="00492DF9">
        <w:rPr>
          <w:noProof/>
        </w:rPr>
        <w:tab/>
        <w:t>Garcia V, Rogers RG, Kim SS, Hall RJ, Kammerer-Doak DN. Primary repair of obstetric anal sphincter laceration: a randomized trial of two surgical techniques. Am J Obstet Gynecol. 2005;192(5):1697-701.</w:t>
      </w:r>
    </w:p>
    <w:p w14:paraId="4680CB34" w14:textId="77777777" w:rsidR="00492DF9" w:rsidRPr="00492DF9" w:rsidRDefault="00492DF9" w:rsidP="00492DF9">
      <w:pPr>
        <w:pStyle w:val="EndNoteBibliography"/>
        <w:rPr>
          <w:noProof/>
        </w:rPr>
      </w:pPr>
      <w:r w:rsidRPr="00492DF9">
        <w:rPr>
          <w:noProof/>
        </w:rPr>
        <w:t>44.</w:t>
      </w:r>
      <w:r w:rsidRPr="00492DF9">
        <w:rPr>
          <w:noProof/>
        </w:rPr>
        <w:tab/>
        <w:t>Garcia-Mejido JA, Gutierrez Palomino L, Fernandez Palacin A, Sainz-Bueno JA. [Applicability of 3/4D transperineal ultrasound for the diagnosis of anal sphincter injury during the immediate pospartum]. Cir Cir. 2017;85(1):80-6.</w:t>
      </w:r>
    </w:p>
    <w:p w14:paraId="15846881" w14:textId="77777777" w:rsidR="00492DF9" w:rsidRPr="00492DF9" w:rsidRDefault="00492DF9" w:rsidP="00492DF9">
      <w:pPr>
        <w:pStyle w:val="EndNoteBibliography"/>
        <w:rPr>
          <w:noProof/>
        </w:rPr>
      </w:pPr>
      <w:r w:rsidRPr="00492DF9">
        <w:rPr>
          <w:noProof/>
        </w:rPr>
        <w:t>45.</w:t>
      </w:r>
      <w:r w:rsidRPr="00492DF9">
        <w:rPr>
          <w:noProof/>
        </w:rPr>
        <w:tab/>
        <w:t>Geller EJ, Robinson BL, Matthews CA, Celauro KP, Dunivan GC, Crane AK, et al. Perineal body length as a risk factor for ultrasound-diagnosed anal sphincter tear at first delivery. Int Urogynecol J. 2014;25(5):631-6.</w:t>
      </w:r>
    </w:p>
    <w:p w14:paraId="74FAE7A7" w14:textId="77777777" w:rsidR="00492DF9" w:rsidRPr="00492DF9" w:rsidRDefault="00492DF9" w:rsidP="00492DF9">
      <w:pPr>
        <w:pStyle w:val="EndNoteBibliography"/>
        <w:rPr>
          <w:noProof/>
        </w:rPr>
      </w:pPr>
      <w:r w:rsidRPr="00492DF9">
        <w:rPr>
          <w:noProof/>
        </w:rPr>
        <w:t>46.</w:t>
      </w:r>
      <w:r w:rsidRPr="00492DF9">
        <w:rPr>
          <w:noProof/>
        </w:rPr>
        <w:tab/>
        <w:t>Gjessing H, Backe B, Sahlin Y. Third degree obstetric tears; outcome after primary repair. Acta Obstet Gynecol Scand. 1998;77(7):736-40.</w:t>
      </w:r>
    </w:p>
    <w:p w14:paraId="18C4D4EE" w14:textId="77777777" w:rsidR="00492DF9" w:rsidRPr="00492DF9" w:rsidRDefault="00492DF9" w:rsidP="00492DF9">
      <w:pPr>
        <w:pStyle w:val="EndNoteBibliography"/>
        <w:rPr>
          <w:noProof/>
        </w:rPr>
      </w:pPr>
      <w:r w:rsidRPr="00492DF9">
        <w:rPr>
          <w:noProof/>
        </w:rPr>
        <w:t>47.</w:t>
      </w:r>
      <w:r w:rsidRPr="00492DF9">
        <w:rPr>
          <w:noProof/>
        </w:rPr>
        <w:tab/>
        <w:t>Goffeng AR, Andersch B, Andersson M, Berndtsson I, Hulten L, Oresland T. Objective methods cannot predict anal incontinence after primary repair of extensive anal tears. Acta Obstet Gynecol Scand. 1998;77(4):439-43.</w:t>
      </w:r>
    </w:p>
    <w:p w14:paraId="3500DEC2" w14:textId="77777777" w:rsidR="00492DF9" w:rsidRPr="00492DF9" w:rsidRDefault="00492DF9" w:rsidP="00492DF9">
      <w:pPr>
        <w:pStyle w:val="EndNoteBibliography"/>
        <w:rPr>
          <w:noProof/>
        </w:rPr>
      </w:pPr>
      <w:r w:rsidRPr="00492DF9">
        <w:rPr>
          <w:noProof/>
        </w:rPr>
        <w:t>48.</w:t>
      </w:r>
      <w:r w:rsidRPr="00492DF9">
        <w:rPr>
          <w:noProof/>
        </w:rPr>
        <w:tab/>
        <w:t>Guzman Rojas RA, Shek KL, Langer SM, Dietz HP. Prevalence of anal sphincter injury in primiparous women. Ultrasound Obstet Gynecol. 2013;42(4):461-6.</w:t>
      </w:r>
    </w:p>
    <w:p w14:paraId="16D8D4A0" w14:textId="77777777" w:rsidR="00492DF9" w:rsidRPr="00492DF9" w:rsidRDefault="00492DF9" w:rsidP="00492DF9">
      <w:pPr>
        <w:pStyle w:val="EndNoteBibliography"/>
        <w:rPr>
          <w:noProof/>
        </w:rPr>
      </w:pPr>
      <w:r w:rsidRPr="00492DF9">
        <w:rPr>
          <w:noProof/>
        </w:rPr>
        <w:t>49.</w:t>
      </w:r>
      <w:r w:rsidRPr="00492DF9">
        <w:rPr>
          <w:noProof/>
        </w:rPr>
        <w:tab/>
        <w:t>H.P. DZVKAIGRRLSD. Does anal sphincter trauma heal? BJOG: An International Journal of Obstetrics and Gynaecology. 2015;122(SUPPL. 2):332.</w:t>
      </w:r>
    </w:p>
    <w:p w14:paraId="1642E89C" w14:textId="77777777" w:rsidR="00492DF9" w:rsidRPr="00492DF9" w:rsidRDefault="00492DF9" w:rsidP="00492DF9">
      <w:pPr>
        <w:pStyle w:val="EndNoteBibliography"/>
        <w:rPr>
          <w:noProof/>
        </w:rPr>
      </w:pPr>
      <w:r w:rsidRPr="00492DF9">
        <w:rPr>
          <w:noProof/>
        </w:rPr>
        <w:t>50.</w:t>
      </w:r>
      <w:r w:rsidRPr="00492DF9">
        <w:rPr>
          <w:noProof/>
        </w:rPr>
        <w:tab/>
        <w:t>Hayes J, Shatari T, Toozs-Hobson P, Busby K, Pretlove S, Radley S, et al. Early results of immediate repair of obstetric third-degree tears: 65% are completely asymptomatic despite persistent sphincter defects in 61%. Colorectal Dis. 2007;9(4):332-6.</w:t>
      </w:r>
    </w:p>
    <w:p w14:paraId="6D0526BA" w14:textId="77777777" w:rsidR="00492DF9" w:rsidRPr="00492DF9" w:rsidRDefault="00492DF9" w:rsidP="00492DF9">
      <w:pPr>
        <w:pStyle w:val="EndNoteBibliography"/>
        <w:rPr>
          <w:noProof/>
        </w:rPr>
      </w:pPr>
      <w:r w:rsidRPr="00492DF9">
        <w:rPr>
          <w:noProof/>
        </w:rPr>
        <w:t>51.</w:t>
      </w:r>
      <w:r w:rsidRPr="00492DF9">
        <w:rPr>
          <w:noProof/>
        </w:rPr>
        <w:tab/>
        <w:t>Jundt K, Scheer I, Schiessl B, Karl K, Friese K, Peschers UM. Incontinence, bladder neck mobility, and sphincter ruptures in primiparous women. Eur J Med Res. 2010;15(6):246-52.</w:t>
      </w:r>
    </w:p>
    <w:p w14:paraId="0A97204E" w14:textId="77777777" w:rsidR="00492DF9" w:rsidRPr="00492DF9" w:rsidRDefault="00492DF9" w:rsidP="00492DF9">
      <w:pPr>
        <w:pStyle w:val="EndNoteBibliography"/>
        <w:rPr>
          <w:noProof/>
        </w:rPr>
      </w:pPr>
      <w:r w:rsidRPr="00492DF9">
        <w:rPr>
          <w:noProof/>
        </w:rPr>
        <w:t>52.</w:t>
      </w:r>
      <w:r w:rsidRPr="00492DF9">
        <w:rPr>
          <w:noProof/>
        </w:rPr>
        <w:tab/>
        <w:t>Kairaluoma MV, Raivio P, Aarnio MT, Kellokumpu IH. Immediate repair of obstetric anal sphincter rupture: medium-term outcome of the overlap technique. Dis Colon Rectum. 2004;47(8):1358-63.</w:t>
      </w:r>
    </w:p>
    <w:p w14:paraId="18C77724" w14:textId="77777777" w:rsidR="00492DF9" w:rsidRPr="00492DF9" w:rsidRDefault="00492DF9" w:rsidP="00492DF9">
      <w:pPr>
        <w:pStyle w:val="EndNoteBibliography"/>
        <w:rPr>
          <w:noProof/>
        </w:rPr>
      </w:pPr>
      <w:r w:rsidRPr="00492DF9">
        <w:rPr>
          <w:noProof/>
        </w:rPr>
        <w:lastRenderedPageBreak/>
        <w:t>53.</w:t>
      </w:r>
      <w:r w:rsidRPr="00492DF9">
        <w:rPr>
          <w:noProof/>
        </w:rPr>
        <w:tab/>
        <w:t>Kamisan Atan I, Shek KL, Langer S, Guzman Rojas R, Caudwell-Hall J, Daly JO, et al. Does the Epi-No((R)) birth trainer prevent vaginal birth-related pelvic floor trauma? A multicentre prospective randomised controlled trial. BJOG. 2016;123(6):995-1003.</w:t>
      </w:r>
    </w:p>
    <w:p w14:paraId="3A057415" w14:textId="77777777" w:rsidR="00492DF9" w:rsidRPr="00492DF9" w:rsidRDefault="00492DF9" w:rsidP="00492DF9">
      <w:pPr>
        <w:pStyle w:val="EndNoteBibliography"/>
        <w:rPr>
          <w:noProof/>
        </w:rPr>
      </w:pPr>
      <w:r w:rsidRPr="00492DF9">
        <w:rPr>
          <w:noProof/>
        </w:rPr>
        <w:t>54.</w:t>
      </w:r>
      <w:r w:rsidRPr="00492DF9">
        <w:rPr>
          <w:noProof/>
        </w:rPr>
        <w:tab/>
        <w:t>Kammerer-Doak DN, Wesol AB, Rogers RG, Dominguez CE, Dorin MH. A prospective cohort study of women after primary repair of obstetric anal sphincter laceration. Am J Obstet Gynecol. 1999;181(6):1317-22; discussion 22-3.</w:t>
      </w:r>
    </w:p>
    <w:p w14:paraId="0DADFAB6" w14:textId="77777777" w:rsidR="00492DF9" w:rsidRPr="00492DF9" w:rsidRDefault="00492DF9" w:rsidP="00492DF9">
      <w:pPr>
        <w:pStyle w:val="EndNoteBibliography"/>
        <w:rPr>
          <w:noProof/>
        </w:rPr>
      </w:pPr>
      <w:r w:rsidRPr="00492DF9">
        <w:rPr>
          <w:noProof/>
        </w:rPr>
        <w:t>55.</w:t>
      </w:r>
      <w:r w:rsidRPr="00492DF9">
        <w:rPr>
          <w:noProof/>
        </w:rPr>
        <w:tab/>
        <w:t>Kanwar SS, J; Phillips, K. Do anatomical defects after immediate repair of obstetric anal sphincter injuries correlate with urinary and bowel symptoms? Archives of Disease in Childhood Fetal &amp; Neonatal Edition. 2011;96(Supplement 1):Fa 87.</w:t>
      </w:r>
    </w:p>
    <w:p w14:paraId="2022F15B" w14:textId="77777777" w:rsidR="00492DF9" w:rsidRPr="00492DF9" w:rsidRDefault="00492DF9" w:rsidP="00492DF9">
      <w:pPr>
        <w:pStyle w:val="EndNoteBibliography"/>
        <w:rPr>
          <w:noProof/>
        </w:rPr>
      </w:pPr>
      <w:r w:rsidRPr="00492DF9">
        <w:rPr>
          <w:noProof/>
        </w:rPr>
        <w:t>56.</w:t>
      </w:r>
      <w:r w:rsidRPr="00492DF9">
        <w:rPr>
          <w:noProof/>
        </w:rPr>
        <w:tab/>
        <w:t>Kolodziejczak M, Sudol-Szopinska I, Stefanski R, Panorska AK, Gardyszewska A, Krasnodebski I. Anal endosonographic findings in women after vaginal delivery. Eur J Radiol. 2011;78(1):157-9.</w:t>
      </w:r>
    </w:p>
    <w:p w14:paraId="314661E7" w14:textId="77777777" w:rsidR="00492DF9" w:rsidRPr="00492DF9" w:rsidRDefault="00492DF9" w:rsidP="00492DF9">
      <w:pPr>
        <w:pStyle w:val="EndNoteBibliography"/>
        <w:rPr>
          <w:noProof/>
        </w:rPr>
      </w:pPr>
      <w:r w:rsidRPr="00492DF9">
        <w:rPr>
          <w:noProof/>
        </w:rPr>
        <w:t>57.</w:t>
      </w:r>
      <w:r w:rsidRPr="00492DF9">
        <w:rPr>
          <w:noProof/>
        </w:rPr>
        <w:tab/>
        <w:t>Laine K, Skjeldestad FE, Sanda B, Horne H, Spydslaug A, Staff AC. Prevalence and risk factors for anal incontinence after obstetric anal sphincter rupture. Acta Obstet Gynecol Scand. 2011;90(4):319-24.</w:t>
      </w:r>
    </w:p>
    <w:p w14:paraId="446FB471" w14:textId="77777777" w:rsidR="00492DF9" w:rsidRPr="00492DF9" w:rsidRDefault="00492DF9" w:rsidP="00492DF9">
      <w:pPr>
        <w:pStyle w:val="EndNoteBibliography"/>
        <w:rPr>
          <w:noProof/>
        </w:rPr>
      </w:pPr>
      <w:r w:rsidRPr="00492DF9">
        <w:rPr>
          <w:noProof/>
        </w:rPr>
        <w:t>58.</w:t>
      </w:r>
      <w:r w:rsidRPr="00492DF9">
        <w:rPr>
          <w:noProof/>
        </w:rPr>
        <w:tab/>
        <w:t>Lepisto A, Pinta T, Kylanpaa ML, Halmesmaki E, Vayrynen T, Sariola A, et al. Overlap technique improves results of primary surgery after obstetric anal sphincter tear. Dis Colon Rectum. 2008;51(4):421-5.</w:t>
      </w:r>
    </w:p>
    <w:p w14:paraId="3F828086" w14:textId="77777777" w:rsidR="00492DF9" w:rsidRPr="00492DF9" w:rsidRDefault="00492DF9" w:rsidP="00492DF9">
      <w:pPr>
        <w:pStyle w:val="EndNoteBibliography"/>
        <w:rPr>
          <w:noProof/>
        </w:rPr>
      </w:pPr>
      <w:r w:rsidRPr="00492DF9">
        <w:rPr>
          <w:noProof/>
        </w:rPr>
        <w:t>59.</w:t>
      </w:r>
      <w:r w:rsidRPr="00492DF9">
        <w:rPr>
          <w:noProof/>
        </w:rPr>
        <w:tab/>
        <w:t>M. EVAYBGARSEA. Obstetric anal sphincter tears grade 3a-are they as innocent as we think?. Neurourology and Urodynamics.34(SUPPL. 3):S177-S8.</w:t>
      </w:r>
    </w:p>
    <w:p w14:paraId="0D848B76" w14:textId="77777777" w:rsidR="00492DF9" w:rsidRPr="00492DF9" w:rsidRDefault="00492DF9" w:rsidP="00492DF9">
      <w:pPr>
        <w:pStyle w:val="EndNoteBibliography"/>
        <w:rPr>
          <w:noProof/>
        </w:rPr>
      </w:pPr>
      <w:r w:rsidRPr="00492DF9">
        <w:rPr>
          <w:noProof/>
        </w:rPr>
        <w:t>60.</w:t>
      </w:r>
      <w:r w:rsidRPr="00492DF9">
        <w:rPr>
          <w:noProof/>
        </w:rPr>
        <w:tab/>
        <w:t>M. LMCDRCENEMFFGEP. 2D-transperineal ultrasound for obstetric anal sphincter injuries assessment in a maternal fetal medicine department. Journal of Maternal-Fetal and Neonatal Medicine. 2014;27(SUPPL. 1):pp284.</w:t>
      </w:r>
    </w:p>
    <w:p w14:paraId="66D36506" w14:textId="77777777" w:rsidR="00492DF9" w:rsidRPr="00492DF9" w:rsidRDefault="00492DF9" w:rsidP="00492DF9">
      <w:pPr>
        <w:pStyle w:val="EndNoteBibliography"/>
        <w:rPr>
          <w:noProof/>
        </w:rPr>
      </w:pPr>
      <w:r w:rsidRPr="00492DF9">
        <w:rPr>
          <w:noProof/>
        </w:rPr>
        <w:t>61.</w:t>
      </w:r>
      <w:r w:rsidRPr="00492DF9">
        <w:rPr>
          <w:noProof/>
        </w:rPr>
        <w:tab/>
        <w:t>Mackenzie N, Parry L, Tasker M, Gowland MR, Michie HR, Hobbiss JH. Anal function following third degree tears. Colorectal Dis. 2004;6(2):92-6.</w:t>
      </w:r>
    </w:p>
    <w:p w14:paraId="2DA72815" w14:textId="77777777" w:rsidR="00492DF9" w:rsidRPr="00492DF9" w:rsidRDefault="00492DF9" w:rsidP="00492DF9">
      <w:pPr>
        <w:pStyle w:val="EndNoteBibliography"/>
        <w:rPr>
          <w:noProof/>
        </w:rPr>
      </w:pPr>
      <w:r w:rsidRPr="00492DF9">
        <w:rPr>
          <w:noProof/>
        </w:rPr>
        <w:t>62.</w:t>
      </w:r>
      <w:r w:rsidRPr="00492DF9">
        <w:rPr>
          <w:noProof/>
        </w:rPr>
        <w:tab/>
        <w:t>Mahony R, Behan M, Daly L, Kirwan C, O'Herlihy C, O'Connell PR. Internal anal sphincter defect influences continence outcome following obstetric anal sphincter injury. Am J Obstet Gynecol. 2007;196(3):217 e1-5.</w:t>
      </w:r>
    </w:p>
    <w:p w14:paraId="3B96275F" w14:textId="77777777" w:rsidR="00492DF9" w:rsidRPr="00492DF9" w:rsidRDefault="00492DF9" w:rsidP="00492DF9">
      <w:pPr>
        <w:pStyle w:val="EndNoteBibliography"/>
        <w:rPr>
          <w:noProof/>
        </w:rPr>
      </w:pPr>
      <w:r w:rsidRPr="00492DF9">
        <w:rPr>
          <w:noProof/>
        </w:rPr>
        <w:t>63.</w:t>
      </w:r>
      <w:r w:rsidRPr="00492DF9">
        <w:rPr>
          <w:noProof/>
        </w:rPr>
        <w:tab/>
        <w:t>Mahony R, Behan M, O'Connell PR, O'Herlihy C. Effect of second vaginal delivery on anal function in patients at risk of occult anal sphincter injury after first forceps delivery. Dis Colon Rectum. 2008;51(9):1361-6.</w:t>
      </w:r>
    </w:p>
    <w:p w14:paraId="0D227D28" w14:textId="77777777" w:rsidR="00492DF9" w:rsidRPr="00492DF9" w:rsidRDefault="00492DF9" w:rsidP="00492DF9">
      <w:pPr>
        <w:pStyle w:val="EndNoteBibliography"/>
        <w:rPr>
          <w:noProof/>
        </w:rPr>
      </w:pPr>
      <w:r w:rsidRPr="00492DF9">
        <w:rPr>
          <w:noProof/>
        </w:rPr>
        <w:t>64.</w:t>
      </w:r>
      <w:r w:rsidRPr="00492DF9">
        <w:rPr>
          <w:noProof/>
        </w:rPr>
        <w:tab/>
        <w:t>Maslovitz S, Jaffa A, Levin I, Almog B, Lessing JB, Wolman I. The clinical significance of postpartum transperineal ultrasound of the anal sphincter. Eur J Obstet Gynecol Reprod Biol. 2007;134(1):115-9.</w:t>
      </w:r>
    </w:p>
    <w:p w14:paraId="49865F99" w14:textId="77777777" w:rsidR="00492DF9" w:rsidRPr="00492DF9" w:rsidRDefault="00492DF9" w:rsidP="00492DF9">
      <w:pPr>
        <w:pStyle w:val="EndNoteBibliography"/>
        <w:rPr>
          <w:noProof/>
        </w:rPr>
      </w:pPr>
      <w:r w:rsidRPr="00492DF9">
        <w:rPr>
          <w:noProof/>
        </w:rPr>
        <w:t>65.</w:t>
      </w:r>
      <w:r w:rsidRPr="00492DF9">
        <w:rPr>
          <w:noProof/>
        </w:rPr>
        <w:tab/>
        <w:t>Meriwether KV, Hall RJ, Leeman LM, Migliaccio L, Qualls C, Rogers RG. Postpartum translabial 2D and 3D ultrasound measurements of the anal sphincter complex in primiparous women delivering by vaginal birth versus Cesarean delivery. Int Urogynecol J. 2014;25(3):329-36.</w:t>
      </w:r>
    </w:p>
    <w:p w14:paraId="14869737" w14:textId="77777777" w:rsidR="00492DF9" w:rsidRPr="00492DF9" w:rsidRDefault="00492DF9" w:rsidP="00492DF9">
      <w:pPr>
        <w:pStyle w:val="EndNoteBibliography"/>
        <w:rPr>
          <w:noProof/>
        </w:rPr>
      </w:pPr>
      <w:r w:rsidRPr="00492DF9">
        <w:rPr>
          <w:noProof/>
        </w:rPr>
        <w:t>66.</w:t>
      </w:r>
      <w:r w:rsidRPr="00492DF9">
        <w:rPr>
          <w:noProof/>
        </w:rPr>
        <w:tab/>
        <w:t>Molander P, Vayrynen T, Paavonen J, Lepisto A, Luukkonen P. Outcome of primary repair of obstetric anal sphincter rupture using the overlap technique. Acta Obstet Gynecol Scand. 2007;86(12):1458-62.</w:t>
      </w:r>
    </w:p>
    <w:p w14:paraId="31CC6FF0" w14:textId="77777777" w:rsidR="00492DF9" w:rsidRPr="00492DF9" w:rsidRDefault="00492DF9" w:rsidP="00492DF9">
      <w:pPr>
        <w:pStyle w:val="EndNoteBibliography"/>
        <w:rPr>
          <w:noProof/>
        </w:rPr>
      </w:pPr>
      <w:r w:rsidRPr="00492DF9">
        <w:rPr>
          <w:noProof/>
        </w:rPr>
        <w:t>67.</w:t>
      </w:r>
      <w:r w:rsidRPr="00492DF9">
        <w:rPr>
          <w:noProof/>
        </w:rPr>
        <w:tab/>
        <w:t>Nazir M, Carlsen E, Jacobsen AF, Nesheim BI. Is there any correlation between objective anal testing, rupture grade, and bowel symptoms after primary repair of obstetric anal sphincter rupture?: an observational cohort study. Dis Colon Rectum. 2002;45(10):1325-31.</w:t>
      </w:r>
    </w:p>
    <w:p w14:paraId="2B65C417" w14:textId="77777777" w:rsidR="00492DF9" w:rsidRPr="00492DF9" w:rsidRDefault="00492DF9" w:rsidP="00492DF9">
      <w:pPr>
        <w:pStyle w:val="EndNoteBibliography"/>
        <w:rPr>
          <w:noProof/>
        </w:rPr>
      </w:pPr>
      <w:r w:rsidRPr="00492DF9">
        <w:rPr>
          <w:noProof/>
        </w:rPr>
        <w:t>68.</w:t>
      </w:r>
      <w:r w:rsidRPr="00492DF9">
        <w:rPr>
          <w:noProof/>
        </w:rPr>
        <w:tab/>
        <w:t>Nazir M, Carlsen E, Nesheim BI. Do occult anal sphincter injuries, vector volume manometry and delivery variables have any predictive value for bowel symptoms after first time vaginal delivery without third and fourth degree rupture? A prospective study. Acta Obstet Gynecol Scand. 2002;81(8):720-6.</w:t>
      </w:r>
    </w:p>
    <w:p w14:paraId="47C6BF2B" w14:textId="77777777" w:rsidR="00492DF9" w:rsidRPr="00492DF9" w:rsidRDefault="00492DF9" w:rsidP="00492DF9">
      <w:pPr>
        <w:pStyle w:val="EndNoteBibliography"/>
        <w:rPr>
          <w:noProof/>
        </w:rPr>
      </w:pPr>
      <w:r w:rsidRPr="00492DF9">
        <w:rPr>
          <w:noProof/>
        </w:rPr>
        <w:lastRenderedPageBreak/>
        <w:t>69.</w:t>
      </w:r>
      <w:r w:rsidRPr="00492DF9">
        <w:rPr>
          <w:noProof/>
        </w:rPr>
        <w:tab/>
        <w:t>Nielsen MB, Hauge C, Rasmussen OO, Pedersen JF, Christiansen J. Anal endosonographic findings in the follow-up of primarily sutured sphincteric ruptures. Br J Surg. 1992;79(2):104-6.</w:t>
      </w:r>
    </w:p>
    <w:p w14:paraId="3DBD2C77" w14:textId="77777777" w:rsidR="00492DF9" w:rsidRPr="00492DF9" w:rsidRDefault="00492DF9" w:rsidP="00492DF9">
      <w:pPr>
        <w:pStyle w:val="EndNoteBibliography"/>
        <w:rPr>
          <w:noProof/>
        </w:rPr>
      </w:pPr>
      <w:r w:rsidRPr="00492DF9">
        <w:rPr>
          <w:noProof/>
        </w:rPr>
        <w:t>70.</w:t>
      </w:r>
      <w:r w:rsidRPr="00492DF9">
        <w:rPr>
          <w:noProof/>
        </w:rPr>
        <w:tab/>
        <w:t>Norderval S, Oian P, Revhaug A, Vonen B. Anal incontinence after obstetric sphincter tears: outcome of anatomic primary repairs. Dis Colon Rectum. 2005;48(5):1055-61.</w:t>
      </w:r>
    </w:p>
    <w:p w14:paraId="30C0E5A7" w14:textId="77777777" w:rsidR="00492DF9" w:rsidRPr="00492DF9" w:rsidRDefault="00492DF9" w:rsidP="00492DF9">
      <w:pPr>
        <w:pStyle w:val="EndNoteBibliography"/>
        <w:rPr>
          <w:noProof/>
        </w:rPr>
      </w:pPr>
      <w:r w:rsidRPr="00492DF9">
        <w:rPr>
          <w:noProof/>
        </w:rPr>
        <w:t>71.</w:t>
      </w:r>
      <w:r w:rsidRPr="00492DF9">
        <w:rPr>
          <w:noProof/>
        </w:rPr>
        <w:tab/>
        <w:t>Norderval S, Rossaak K, Markskog A, Vonen B. Incontinence after primary repair of obstetric anal sphincter tears is related to relative length of reconstructed external sphincter: a case-control study. Ultrasound Obstet Gynecol. 2012;40(2):207-14.</w:t>
      </w:r>
    </w:p>
    <w:p w14:paraId="7A7AE906" w14:textId="77777777" w:rsidR="00492DF9" w:rsidRPr="00492DF9" w:rsidRDefault="00492DF9" w:rsidP="00492DF9">
      <w:pPr>
        <w:pStyle w:val="EndNoteBibliography"/>
        <w:rPr>
          <w:noProof/>
        </w:rPr>
      </w:pPr>
      <w:r w:rsidRPr="00492DF9">
        <w:rPr>
          <w:noProof/>
        </w:rPr>
        <w:t>72.</w:t>
      </w:r>
      <w:r w:rsidRPr="00492DF9">
        <w:rPr>
          <w:noProof/>
        </w:rPr>
        <w:tab/>
        <w:t>Oude Lohuis EJ, Everhardt E. Outcome of obstetric anal sphincter injuries in terms of persisting endoanal ultrasonographic defects and defecatory symptoms. Int J Gynaecol Obstet. 2014;126(1):70-3.</w:t>
      </w:r>
    </w:p>
    <w:p w14:paraId="1F3ADFDD" w14:textId="77777777" w:rsidR="00492DF9" w:rsidRPr="00492DF9" w:rsidRDefault="00492DF9" w:rsidP="00492DF9">
      <w:pPr>
        <w:pStyle w:val="EndNoteBibliography"/>
        <w:rPr>
          <w:noProof/>
        </w:rPr>
      </w:pPr>
      <w:r w:rsidRPr="00492DF9">
        <w:rPr>
          <w:noProof/>
        </w:rPr>
        <w:t>73.</w:t>
      </w:r>
      <w:r w:rsidRPr="00492DF9">
        <w:rPr>
          <w:noProof/>
        </w:rPr>
        <w:tab/>
        <w:t>Ozyurt S, Aksoy H, Gedikbasi A, Yildirim G, Aksoy U, Acmaz G, et al. Screening occult anal sphincter injuries in primigravid women after vaginal delivery with transperineal use of vaginal probe: a prospective, randomized controlled trial. Arch Gynecol Obstet. 2015;292(4):853-9.</w:t>
      </w:r>
    </w:p>
    <w:p w14:paraId="2DC5E273" w14:textId="77777777" w:rsidR="00492DF9" w:rsidRPr="00492DF9" w:rsidRDefault="00492DF9" w:rsidP="00492DF9">
      <w:pPr>
        <w:pStyle w:val="EndNoteBibliography"/>
        <w:rPr>
          <w:noProof/>
        </w:rPr>
      </w:pPr>
      <w:r w:rsidRPr="00492DF9">
        <w:rPr>
          <w:noProof/>
        </w:rPr>
        <w:t>74.</w:t>
      </w:r>
      <w:r w:rsidRPr="00492DF9">
        <w:rPr>
          <w:noProof/>
        </w:rPr>
        <w:tab/>
        <w:t>Peschers UM, Sultan AH, Jundt K, Mayer A, Drinovac V, Dimpfl T. Urinary and anal incontinence after vacuum delivery. Eur J Obstet Gynecol Reprod Biol. 2003;110(1):39-42.</w:t>
      </w:r>
    </w:p>
    <w:p w14:paraId="0DDC6673" w14:textId="77777777" w:rsidR="00492DF9" w:rsidRPr="00492DF9" w:rsidRDefault="00492DF9" w:rsidP="00492DF9">
      <w:pPr>
        <w:pStyle w:val="EndNoteBibliography"/>
        <w:rPr>
          <w:noProof/>
        </w:rPr>
      </w:pPr>
      <w:r w:rsidRPr="00492DF9">
        <w:rPr>
          <w:noProof/>
        </w:rPr>
        <w:t>75.</w:t>
      </w:r>
      <w:r w:rsidRPr="00492DF9">
        <w:rPr>
          <w:noProof/>
        </w:rPr>
        <w:tab/>
        <w:t>Pinta TM, Kylanpaa ML, Salmi TK, Teramo KA, Luukkonen PS. Primary sphincter repair: are the results of the operation good enough? Dis Colon Rectum. 2004;47(1):18-23.</w:t>
      </w:r>
    </w:p>
    <w:p w14:paraId="030C0840" w14:textId="77777777" w:rsidR="00492DF9" w:rsidRPr="00492DF9" w:rsidRDefault="00492DF9" w:rsidP="00492DF9">
      <w:pPr>
        <w:pStyle w:val="EndNoteBibliography"/>
        <w:rPr>
          <w:noProof/>
        </w:rPr>
      </w:pPr>
      <w:r w:rsidRPr="00492DF9">
        <w:rPr>
          <w:noProof/>
        </w:rPr>
        <w:t>76.</w:t>
      </w:r>
      <w:r w:rsidRPr="00492DF9">
        <w:rPr>
          <w:noProof/>
        </w:rPr>
        <w:tab/>
        <w:t>Pinta TM, Kylanpaa ML, Teramo KA, Luukkonen PS. Sphincter rupture and anal incontinence after first vaginal delivery. Acta Obstet Gynecol Scand. 2004;83(10):917-22.</w:t>
      </w:r>
    </w:p>
    <w:p w14:paraId="0B6A5C97" w14:textId="77777777" w:rsidR="00492DF9" w:rsidRPr="00492DF9" w:rsidRDefault="00492DF9" w:rsidP="00492DF9">
      <w:pPr>
        <w:pStyle w:val="EndNoteBibliography"/>
        <w:rPr>
          <w:noProof/>
        </w:rPr>
      </w:pPr>
      <w:r w:rsidRPr="00492DF9">
        <w:rPr>
          <w:noProof/>
        </w:rPr>
        <w:t>77.</w:t>
      </w:r>
      <w:r w:rsidRPr="00492DF9">
        <w:rPr>
          <w:noProof/>
        </w:rPr>
        <w:tab/>
        <w:t>Pretlove SJ, Thompson PJ, Guest P, Toozs-Hobson P, Radley S. Detecting anal sphincter injury: acceptability and feasibility of endoanal ultrasound immediately postpartum. Ultrasound Obstet Gynecol. 2003;22(2):215-7.</w:t>
      </w:r>
    </w:p>
    <w:p w14:paraId="5ADCB7C1" w14:textId="77777777" w:rsidR="00492DF9" w:rsidRPr="00492DF9" w:rsidRDefault="00492DF9" w:rsidP="00492DF9">
      <w:pPr>
        <w:pStyle w:val="EndNoteBibliography"/>
        <w:rPr>
          <w:noProof/>
        </w:rPr>
      </w:pPr>
      <w:r w:rsidRPr="00492DF9">
        <w:rPr>
          <w:noProof/>
        </w:rPr>
        <w:t>78.</w:t>
      </w:r>
      <w:r w:rsidRPr="00492DF9">
        <w:rPr>
          <w:noProof/>
        </w:rPr>
        <w:tab/>
        <w:t>Pronk P, van Leeuwen E, Albicher C, Dermout SM, Doornbos JP, Engel AF. Temporal endosonographic evaluation of anal sphincter integrity after primary repair for obstetric ruptures: a case for specific training of obstetricians. Colorectal Dis. 2010;12(7 Online):e140-4.</w:t>
      </w:r>
    </w:p>
    <w:p w14:paraId="46E0EBC8" w14:textId="77777777" w:rsidR="00492DF9" w:rsidRPr="00492DF9" w:rsidRDefault="00492DF9" w:rsidP="00492DF9">
      <w:pPr>
        <w:pStyle w:val="EndNoteBibliography"/>
        <w:rPr>
          <w:noProof/>
        </w:rPr>
      </w:pPr>
      <w:r w:rsidRPr="00492DF9">
        <w:rPr>
          <w:noProof/>
        </w:rPr>
        <w:t>79.</w:t>
      </w:r>
      <w:r w:rsidRPr="00492DF9">
        <w:rPr>
          <w:noProof/>
        </w:rPr>
        <w:tab/>
        <w:t>R. ADNANZYHHIHAMI. Third/ fourth degree perineal tear: Does anorectal symptoms correlate with manometry and endo-anal scan result? BJOG: An International Journal of Obstetrics and Gynaecology. 2014;121(SUPPL. 2):227.</w:t>
      </w:r>
    </w:p>
    <w:p w14:paraId="5FA0DEDF" w14:textId="77777777" w:rsidR="00492DF9" w:rsidRPr="00492DF9" w:rsidRDefault="00492DF9" w:rsidP="00492DF9">
      <w:pPr>
        <w:pStyle w:val="EndNoteBibliography"/>
        <w:rPr>
          <w:noProof/>
        </w:rPr>
      </w:pPr>
      <w:r w:rsidRPr="00492DF9">
        <w:rPr>
          <w:noProof/>
        </w:rPr>
        <w:t>80.</w:t>
      </w:r>
      <w:r w:rsidRPr="00492DF9">
        <w:rPr>
          <w:noProof/>
        </w:rPr>
        <w:tab/>
        <w:t>Rahmanou P, Caudwell-Hall J, Kamisan Atan I, Dietz HP. The association between maternal age at first delivery and risk of obstetric trauma. Am J Obstet Gynecol. 2016;215(4):451 e1-7.</w:t>
      </w:r>
    </w:p>
    <w:p w14:paraId="581CB2C4" w14:textId="77777777" w:rsidR="00492DF9" w:rsidRPr="00492DF9" w:rsidRDefault="00492DF9" w:rsidP="00492DF9">
      <w:pPr>
        <w:pStyle w:val="EndNoteBibliography"/>
        <w:rPr>
          <w:noProof/>
        </w:rPr>
      </w:pPr>
      <w:r w:rsidRPr="00492DF9">
        <w:rPr>
          <w:noProof/>
        </w:rPr>
        <w:t>81.</w:t>
      </w:r>
      <w:r w:rsidRPr="00492DF9">
        <w:rPr>
          <w:noProof/>
        </w:rPr>
        <w:tab/>
        <w:t>Richter HE, Fielding JR, Bradley CS, Handa VL, Fine P, FitzGerald MP, et al. Endoanal ultrasound findings and fecal incontinence symptoms in women with and without recognized anal sphincter tears. Obstet Gynecol. 2006;108(6):1394-401.</w:t>
      </w:r>
    </w:p>
    <w:p w14:paraId="4A42A180" w14:textId="77777777" w:rsidR="00492DF9" w:rsidRPr="00492DF9" w:rsidRDefault="00492DF9" w:rsidP="00492DF9">
      <w:pPr>
        <w:pStyle w:val="EndNoteBibliography"/>
        <w:rPr>
          <w:noProof/>
        </w:rPr>
      </w:pPr>
      <w:r w:rsidRPr="00492DF9">
        <w:rPr>
          <w:noProof/>
        </w:rPr>
        <w:t>82.</w:t>
      </w:r>
      <w:r w:rsidRPr="00492DF9">
        <w:rPr>
          <w:noProof/>
        </w:rPr>
        <w:tab/>
        <w:t>Rieger N, Perera S, Stephens J, Coates D, Po D. Anal sphincter function and integrity after primary repair of third-degree tear: uncontrolled prospective analysis. ANZ J Surg. 2004;74(3):122-4.</w:t>
      </w:r>
    </w:p>
    <w:p w14:paraId="3C580E38" w14:textId="77777777" w:rsidR="00492DF9" w:rsidRPr="00492DF9" w:rsidRDefault="00492DF9" w:rsidP="00492DF9">
      <w:pPr>
        <w:pStyle w:val="EndNoteBibliography"/>
        <w:rPr>
          <w:noProof/>
        </w:rPr>
      </w:pPr>
      <w:r w:rsidRPr="00492DF9">
        <w:rPr>
          <w:noProof/>
        </w:rPr>
        <w:t>83.</w:t>
      </w:r>
      <w:r w:rsidRPr="00492DF9">
        <w:rPr>
          <w:noProof/>
        </w:rPr>
        <w:tab/>
        <w:t>Rieger N, Schloithe A, Saccone G, Wattchow D. A prospective study of anal sphincter injury due to childbirth. Scand J Gastroenterol. 1998;33(9):950-5.</w:t>
      </w:r>
    </w:p>
    <w:p w14:paraId="7440BBBF" w14:textId="77777777" w:rsidR="00492DF9" w:rsidRPr="00492DF9" w:rsidRDefault="00492DF9" w:rsidP="00492DF9">
      <w:pPr>
        <w:pStyle w:val="EndNoteBibliography"/>
        <w:rPr>
          <w:noProof/>
        </w:rPr>
      </w:pPr>
      <w:r w:rsidRPr="00492DF9">
        <w:rPr>
          <w:noProof/>
        </w:rPr>
        <w:t>84.</w:t>
      </w:r>
      <w:r w:rsidRPr="00492DF9">
        <w:rPr>
          <w:noProof/>
        </w:rPr>
        <w:tab/>
        <w:t>Roos AM, Abdool Z, Sultan AH, Thakar R. The diagnostic accuracy of endovaginal and transperineal ultrasound for detecting anal sphincter defects: The PREDICT study. Clin Radiol. 2011;66(7):597-604.</w:t>
      </w:r>
    </w:p>
    <w:p w14:paraId="3D5F015C" w14:textId="77777777" w:rsidR="00492DF9" w:rsidRPr="00492DF9" w:rsidRDefault="00492DF9" w:rsidP="00492DF9">
      <w:pPr>
        <w:pStyle w:val="EndNoteBibliography"/>
        <w:rPr>
          <w:noProof/>
        </w:rPr>
      </w:pPr>
      <w:r w:rsidRPr="00492DF9">
        <w:rPr>
          <w:noProof/>
        </w:rPr>
        <w:t>85.</w:t>
      </w:r>
      <w:r w:rsidRPr="00492DF9">
        <w:rPr>
          <w:noProof/>
        </w:rPr>
        <w:tab/>
        <w:t>Roos AM, Thakar R, Sultan AH. Outcome of primary repair of obstetric anal sphincter injuries (OASIS): does the grade of tear matter? Ultrasound Obstet Gynecol. 2010;36(3):368-74.</w:t>
      </w:r>
    </w:p>
    <w:p w14:paraId="1AE84FBC" w14:textId="77777777" w:rsidR="00492DF9" w:rsidRPr="00492DF9" w:rsidRDefault="00492DF9" w:rsidP="00492DF9">
      <w:pPr>
        <w:pStyle w:val="EndNoteBibliography"/>
        <w:rPr>
          <w:noProof/>
        </w:rPr>
      </w:pPr>
      <w:r w:rsidRPr="00492DF9">
        <w:rPr>
          <w:noProof/>
        </w:rPr>
        <w:lastRenderedPageBreak/>
        <w:t>86.</w:t>
      </w:r>
      <w:r w:rsidRPr="00492DF9">
        <w:rPr>
          <w:noProof/>
        </w:rPr>
        <w:tab/>
        <w:t>Rygh AB, Korner H. The overlap technique versus end-to-end approximation technique for primary repair of obstetric anal sphincter rupture: a randomized controlled study. Acta Obstet Gynecol Scand. 2010;89(10):1256-62.</w:t>
      </w:r>
    </w:p>
    <w:p w14:paraId="18226C9A" w14:textId="77777777" w:rsidR="00492DF9" w:rsidRPr="00492DF9" w:rsidRDefault="00492DF9" w:rsidP="00492DF9">
      <w:pPr>
        <w:pStyle w:val="EndNoteBibliography"/>
        <w:rPr>
          <w:noProof/>
        </w:rPr>
      </w:pPr>
      <w:r w:rsidRPr="00492DF9">
        <w:rPr>
          <w:noProof/>
        </w:rPr>
        <w:t>87.</w:t>
      </w:r>
      <w:r w:rsidRPr="00492DF9">
        <w:rPr>
          <w:noProof/>
        </w:rPr>
        <w:tab/>
        <w:t>S. BEOS. Follow up of obstetric anal sphincter injury, perineal trauma clinic experience. Irish Journal of Medical Science. 2011;180(SUPPL. 4):S152.</w:t>
      </w:r>
    </w:p>
    <w:p w14:paraId="70C4C8F5" w14:textId="77777777" w:rsidR="00492DF9" w:rsidRPr="00492DF9" w:rsidRDefault="00492DF9" w:rsidP="00492DF9">
      <w:pPr>
        <w:pStyle w:val="EndNoteBibliography"/>
        <w:rPr>
          <w:noProof/>
        </w:rPr>
      </w:pPr>
      <w:r w:rsidRPr="00492DF9">
        <w:rPr>
          <w:noProof/>
        </w:rPr>
        <w:t>88.</w:t>
      </w:r>
      <w:r w:rsidRPr="00492DF9">
        <w:rPr>
          <w:noProof/>
        </w:rPr>
        <w:tab/>
        <w:t>S. PTSMSJCLRW. The usefulness of anorectal manometry and endoanal ultrasound in follow-up of patients after an OASIS. BJOG: An International Journal of Obstetrics and Gynaecology. 2013;120(SUPPL. 1):291-2.</w:t>
      </w:r>
    </w:p>
    <w:p w14:paraId="11344207" w14:textId="77777777" w:rsidR="00492DF9" w:rsidRPr="00492DF9" w:rsidRDefault="00492DF9" w:rsidP="00492DF9">
      <w:pPr>
        <w:pStyle w:val="EndNoteBibliography"/>
        <w:rPr>
          <w:noProof/>
        </w:rPr>
      </w:pPr>
      <w:r w:rsidRPr="00492DF9">
        <w:rPr>
          <w:noProof/>
        </w:rPr>
        <w:t>89.</w:t>
      </w:r>
      <w:r w:rsidRPr="00492DF9">
        <w:rPr>
          <w:noProof/>
        </w:rPr>
        <w:tab/>
        <w:t>Sakse A, Secher NJ, Ottesen M, Starck M. Defects on endoanal ultrasound and anal incontinence after primary repair of fourth-degree anal sphincter rupture: a study of the anal sphincter complex and puborectal muscle. Ultrasound Obstet Gynecol. 2009;34(6):693-8.</w:t>
      </w:r>
    </w:p>
    <w:p w14:paraId="65C0D9C4" w14:textId="77777777" w:rsidR="00492DF9" w:rsidRPr="00492DF9" w:rsidRDefault="00492DF9" w:rsidP="00492DF9">
      <w:pPr>
        <w:pStyle w:val="EndNoteBibliography"/>
        <w:rPr>
          <w:noProof/>
        </w:rPr>
      </w:pPr>
      <w:r w:rsidRPr="00492DF9">
        <w:rPr>
          <w:noProof/>
        </w:rPr>
        <w:t>90.</w:t>
      </w:r>
      <w:r w:rsidRPr="00492DF9">
        <w:rPr>
          <w:noProof/>
        </w:rPr>
        <w:tab/>
        <w:t>Savoye-Collet C, Savoye G, Koning E, Sassi A, Leroi AM, Dacher JN. Endosonography in the evaluation of anal function after primary repair of a third-degree obstetric tear. Scand J Gastroenterol. 2003;38(11):1149-53.</w:t>
      </w:r>
    </w:p>
    <w:p w14:paraId="6C7A0B23" w14:textId="77777777" w:rsidR="00492DF9" w:rsidRPr="00492DF9" w:rsidRDefault="00492DF9" w:rsidP="00492DF9">
      <w:pPr>
        <w:pStyle w:val="EndNoteBibliography"/>
        <w:rPr>
          <w:noProof/>
        </w:rPr>
      </w:pPr>
      <w:r w:rsidRPr="00492DF9">
        <w:rPr>
          <w:noProof/>
        </w:rPr>
        <w:t>91.</w:t>
      </w:r>
      <w:r w:rsidRPr="00492DF9">
        <w:rPr>
          <w:noProof/>
        </w:rPr>
        <w:tab/>
        <w:t>Shek KL, Zazzera VD, Atan IK, Rojas RG, Langer S, Dietz HP. The evolution of transperineal ultrasound findings of the external anal sphincter during the first years after childbirth. Int Urogynecol J. 2016;27(12):1899-903.</w:t>
      </w:r>
    </w:p>
    <w:p w14:paraId="3445D233" w14:textId="77777777" w:rsidR="00492DF9" w:rsidRPr="00492DF9" w:rsidRDefault="00492DF9" w:rsidP="00492DF9">
      <w:pPr>
        <w:pStyle w:val="EndNoteBibliography"/>
        <w:rPr>
          <w:noProof/>
        </w:rPr>
      </w:pPr>
      <w:r w:rsidRPr="00492DF9">
        <w:rPr>
          <w:noProof/>
        </w:rPr>
        <w:t>92.</w:t>
      </w:r>
      <w:r w:rsidRPr="00492DF9">
        <w:rPr>
          <w:noProof/>
        </w:rPr>
        <w:tab/>
        <w:t>Sioutis D, Thakar R, Sultan AH. Overdiagnosis and rising rate of obstetric anal sphincter injuries (OASIS): time for reappraisal. Ultrasound Obstet Gynecol. 2017;50(5):642-7.</w:t>
      </w:r>
    </w:p>
    <w:p w14:paraId="543B13C7" w14:textId="77777777" w:rsidR="00492DF9" w:rsidRPr="00492DF9" w:rsidRDefault="00492DF9" w:rsidP="00492DF9">
      <w:pPr>
        <w:pStyle w:val="EndNoteBibliography"/>
        <w:rPr>
          <w:noProof/>
        </w:rPr>
      </w:pPr>
      <w:r w:rsidRPr="00492DF9">
        <w:rPr>
          <w:noProof/>
        </w:rPr>
        <w:t>93.</w:t>
      </w:r>
      <w:r w:rsidRPr="00492DF9">
        <w:rPr>
          <w:noProof/>
        </w:rPr>
        <w:tab/>
        <w:t>Starck ASNSM. Occult sphincter defects – A problem that needs attention? International Journal of Gynecology &amp; Obstetrics. 2009;107(SUPPL. 2):pp S327.</w:t>
      </w:r>
    </w:p>
    <w:p w14:paraId="0C9A5311" w14:textId="77777777" w:rsidR="00492DF9" w:rsidRPr="00492DF9" w:rsidRDefault="00492DF9" w:rsidP="00492DF9">
      <w:pPr>
        <w:pStyle w:val="EndNoteBibliography"/>
        <w:rPr>
          <w:noProof/>
        </w:rPr>
      </w:pPr>
      <w:r w:rsidRPr="00492DF9">
        <w:rPr>
          <w:noProof/>
        </w:rPr>
        <w:t>94.</w:t>
      </w:r>
      <w:r w:rsidRPr="00492DF9">
        <w:rPr>
          <w:noProof/>
        </w:rPr>
        <w:tab/>
        <w:t>Starck M, Bohe M, Valentin L. The extent of endosonographic anal sphincter defects after primary repair of obstetric sphincter tears increases over time and is related to anal incontinence. Ultrasound Obstet Gynecol. 2006;27(2):188-97.</w:t>
      </w:r>
    </w:p>
    <w:p w14:paraId="7536BDEE" w14:textId="77777777" w:rsidR="00492DF9" w:rsidRPr="00492DF9" w:rsidRDefault="00492DF9" w:rsidP="00492DF9">
      <w:pPr>
        <w:pStyle w:val="EndNoteBibliography"/>
        <w:rPr>
          <w:noProof/>
        </w:rPr>
      </w:pPr>
      <w:r w:rsidRPr="00492DF9">
        <w:rPr>
          <w:noProof/>
        </w:rPr>
        <w:t>95.</w:t>
      </w:r>
      <w:r w:rsidRPr="00492DF9">
        <w:rPr>
          <w:noProof/>
        </w:rPr>
        <w:tab/>
        <w:t>Starck M, Bohe M, Valentin L. Effect of vaginal delivery on endosonographic anal sphincter morphology. Eur J Obstet Gynecol Reprod Biol. 2007;130(2):193-201.</w:t>
      </w:r>
    </w:p>
    <w:p w14:paraId="6372BCC3" w14:textId="77777777" w:rsidR="00492DF9" w:rsidRPr="00492DF9" w:rsidRDefault="00492DF9" w:rsidP="00492DF9">
      <w:pPr>
        <w:pStyle w:val="EndNoteBibliography"/>
        <w:rPr>
          <w:noProof/>
        </w:rPr>
      </w:pPr>
      <w:r w:rsidRPr="00492DF9">
        <w:rPr>
          <w:noProof/>
        </w:rPr>
        <w:t>96.</w:t>
      </w:r>
      <w:r w:rsidRPr="00492DF9">
        <w:rPr>
          <w:noProof/>
        </w:rPr>
        <w:tab/>
        <w:t>Sudol-Szopinnska I, Radkiewicz J, Szopinski T, Panorska AK, Jakubowski W, Kawka J. Postpartum endoanal ultrasound findings in primiparous women after vaginal delivery. Acta Radiol. 2010;51(7):819-24.</w:t>
      </w:r>
    </w:p>
    <w:p w14:paraId="73A7B8D8" w14:textId="77777777" w:rsidR="00492DF9" w:rsidRPr="00492DF9" w:rsidRDefault="00492DF9" w:rsidP="00492DF9">
      <w:pPr>
        <w:pStyle w:val="EndNoteBibliography"/>
        <w:rPr>
          <w:noProof/>
        </w:rPr>
      </w:pPr>
      <w:r w:rsidRPr="00492DF9">
        <w:rPr>
          <w:noProof/>
        </w:rPr>
        <w:t>97.</w:t>
      </w:r>
      <w:r w:rsidRPr="00492DF9">
        <w:rPr>
          <w:noProof/>
        </w:rPr>
        <w:tab/>
        <w:t>Sultan AH, Johanson RB, Carter JE. Occult anal sphincter trauma following randomized forceps and vacuum delivery. Int J Gynaecol Obstet. 1998;61(2):113-9.</w:t>
      </w:r>
    </w:p>
    <w:p w14:paraId="1BD60795" w14:textId="77777777" w:rsidR="00492DF9" w:rsidRPr="00492DF9" w:rsidRDefault="00492DF9" w:rsidP="00492DF9">
      <w:pPr>
        <w:pStyle w:val="EndNoteBibliography"/>
        <w:rPr>
          <w:noProof/>
        </w:rPr>
      </w:pPr>
      <w:r w:rsidRPr="00492DF9">
        <w:rPr>
          <w:noProof/>
        </w:rPr>
        <w:t>98.</w:t>
      </w:r>
      <w:r w:rsidRPr="00492DF9">
        <w:rPr>
          <w:noProof/>
        </w:rPr>
        <w:tab/>
        <w:t>Sultan AH, Kamm MA, Bartram CI, Hudson CN. Anal sphincter trauma during instrumental delivery. Int J Gynaecol Obstet. 1993;43(3):263-70.</w:t>
      </w:r>
    </w:p>
    <w:p w14:paraId="53933E03" w14:textId="77777777" w:rsidR="00492DF9" w:rsidRPr="00492DF9" w:rsidRDefault="00492DF9" w:rsidP="00492DF9">
      <w:pPr>
        <w:pStyle w:val="EndNoteBibliography"/>
        <w:rPr>
          <w:noProof/>
        </w:rPr>
      </w:pPr>
      <w:r w:rsidRPr="00492DF9">
        <w:rPr>
          <w:noProof/>
        </w:rPr>
        <w:t>99.</w:t>
      </w:r>
      <w:r w:rsidRPr="00492DF9">
        <w:rPr>
          <w:noProof/>
        </w:rPr>
        <w:tab/>
        <w:t>Sultan AH, Kamm MA, Hudson CN, Thomas JM, Bartram CI. Anal-sphincter disruption during vaginal delivery. N Engl J Med. 1993;329(26):1905-11.</w:t>
      </w:r>
    </w:p>
    <w:p w14:paraId="71BC3252" w14:textId="77777777" w:rsidR="00492DF9" w:rsidRPr="00492DF9" w:rsidRDefault="00492DF9" w:rsidP="00492DF9">
      <w:pPr>
        <w:pStyle w:val="EndNoteBibliography"/>
        <w:rPr>
          <w:noProof/>
        </w:rPr>
      </w:pPr>
      <w:r w:rsidRPr="00492DF9">
        <w:rPr>
          <w:noProof/>
        </w:rPr>
        <w:t>100.</w:t>
      </w:r>
      <w:r w:rsidRPr="00492DF9">
        <w:rPr>
          <w:noProof/>
        </w:rPr>
        <w:tab/>
        <w:t>Sultan AH, Monga AK, Kumar D, Stanton SL. Primary repair of obstetric anal sphincter rupture using the overlap technique. Br J Obstet Gynaecol. 1999;106(4):318-23.</w:t>
      </w:r>
    </w:p>
    <w:p w14:paraId="4058A3D9" w14:textId="77777777" w:rsidR="00492DF9" w:rsidRPr="00492DF9" w:rsidRDefault="00492DF9" w:rsidP="00492DF9">
      <w:pPr>
        <w:pStyle w:val="EndNoteBibliography"/>
        <w:rPr>
          <w:noProof/>
        </w:rPr>
      </w:pPr>
      <w:r w:rsidRPr="00492DF9">
        <w:rPr>
          <w:noProof/>
        </w:rPr>
        <w:t>101.</w:t>
      </w:r>
      <w:r w:rsidRPr="00492DF9">
        <w:rPr>
          <w:noProof/>
        </w:rPr>
        <w:tab/>
        <w:t>Thomas GP, Gould LE, Casunuran F, Kumar DA. A retrospective review of 1495 patients with obstetric anal sphincter injuries referred for assessment of function and endoanal ultrasonography. Int J Colorectal Dis. 2017;32(9):1321-5.</w:t>
      </w:r>
    </w:p>
    <w:p w14:paraId="03DF2A08" w14:textId="77777777" w:rsidR="00492DF9" w:rsidRPr="00492DF9" w:rsidRDefault="00492DF9" w:rsidP="00492DF9">
      <w:pPr>
        <w:pStyle w:val="EndNoteBibliography"/>
        <w:rPr>
          <w:noProof/>
        </w:rPr>
      </w:pPr>
      <w:r w:rsidRPr="00492DF9">
        <w:rPr>
          <w:noProof/>
        </w:rPr>
        <w:t>102.</w:t>
      </w:r>
      <w:r w:rsidRPr="00492DF9">
        <w:rPr>
          <w:noProof/>
        </w:rPr>
        <w:tab/>
        <w:t>Tjandra JJ, Chan MK, Kwok SY, Yeh CH, Tan JJ, Sloane K, et al. Predictive factors for faecal incontinence after third or fourth degree obstetric tears: a clinico-physiologic study. Colorectal Dis. 2008;10(7):681-8.</w:t>
      </w:r>
    </w:p>
    <w:p w14:paraId="76EBD851" w14:textId="77777777" w:rsidR="00492DF9" w:rsidRPr="00492DF9" w:rsidRDefault="00492DF9" w:rsidP="00492DF9">
      <w:pPr>
        <w:pStyle w:val="EndNoteBibliography"/>
        <w:rPr>
          <w:noProof/>
        </w:rPr>
      </w:pPr>
      <w:r w:rsidRPr="00492DF9">
        <w:rPr>
          <w:noProof/>
        </w:rPr>
        <w:t>103.</w:t>
      </w:r>
      <w:r w:rsidRPr="00492DF9">
        <w:rPr>
          <w:noProof/>
        </w:rPr>
        <w:tab/>
        <w:t>Vaccaro C, Clemons JL. Anal sphincter defects and anal incontinence symptoms after repair of obstetric anal sphincter lacerations in primiparous women. Int Urogynecol J Pelvic Floor Dysfunct. 2008;19(11):1503-8.</w:t>
      </w:r>
    </w:p>
    <w:p w14:paraId="28B9ACBD" w14:textId="77777777" w:rsidR="00492DF9" w:rsidRPr="00492DF9" w:rsidRDefault="00492DF9" w:rsidP="00492DF9">
      <w:pPr>
        <w:pStyle w:val="EndNoteBibliography"/>
        <w:rPr>
          <w:noProof/>
        </w:rPr>
      </w:pPr>
      <w:r w:rsidRPr="00492DF9">
        <w:rPr>
          <w:noProof/>
        </w:rPr>
        <w:t>104.</w:t>
      </w:r>
      <w:r w:rsidRPr="00492DF9">
        <w:rPr>
          <w:noProof/>
        </w:rPr>
        <w:tab/>
        <w:t xml:space="preserve">Valsky DV, Cohen SM, Lipschuetz M, Hochner-Celnikier D, Yagel S. Three-dimensional transperineal ultrasound findings associated with anal incontinence after </w:t>
      </w:r>
      <w:r w:rsidRPr="00492DF9">
        <w:rPr>
          <w:noProof/>
        </w:rPr>
        <w:lastRenderedPageBreak/>
        <w:t>intrapartum sphincter tears in primiparous women. Ultrasound Obstet Gynecol. 2012;39(1):83-90.</w:t>
      </w:r>
    </w:p>
    <w:p w14:paraId="7D47CBD0" w14:textId="77777777" w:rsidR="00492DF9" w:rsidRPr="00492DF9" w:rsidRDefault="00492DF9" w:rsidP="00492DF9">
      <w:pPr>
        <w:pStyle w:val="EndNoteBibliography"/>
        <w:rPr>
          <w:noProof/>
        </w:rPr>
      </w:pPr>
      <w:r w:rsidRPr="00492DF9">
        <w:rPr>
          <w:noProof/>
        </w:rPr>
        <w:t>105.</w:t>
      </w:r>
      <w:r w:rsidRPr="00492DF9">
        <w:rPr>
          <w:noProof/>
        </w:rPr>
        <w:tab/>
        <w:t>Valsky DV, Messing B, Petkova R, Savchev S, Rosenak D, Hochner-Celnikier D, et al. Postpartum evaluation of the anal sphincter by transperineal three-dimensional ultrasound in primiparous women after vaginal delivery and following surgical repair of third-degree tears by the overlapping technique. Ultrasound Obstet Gynecol. 2007;29(2):195-204.</w:t>
      </w:r>
    </w:p>
    <w:p w14:paraId="5A6263B5" w14:textId="77777777" w:rsidR="00492DF9" w:rsidRPr="00492DF9" w:rsidRDefault="00492DF9" w:rsidP="00492DF9">
      <w:pPr>
        <w:pStyle w:val="EndNoteBibliography"/>
        <w:rPr>
          <w:noProof/>
        </w:rPr>
      </w:pPr>
      <w:r w:rsidRPr="00492DF9">
        <w:rPr>
          <w:noProof/>
        </w:rPr>
        <w:t>106.</w:t>
      </w:r>
      <w:r w:rsidRPr="00492DF9">
        <w:rPr>
          <w:noProof/>
        </w:rPr>
        <w:tab/>
        <w:t>Varma A, Gunn J, Gardiner A, Lindow SW, Duthie GS. Obstetric anal sphincter injury: prospective evaluation of incidence. Dis Colon Rectum. 1999;42(12):1537-43.</w:t>
      </w:r>
    </w:p>
    <w:p w14:paraId="2D96EE85" w14:textId="77777777" w:rsidR="00492DF9" w:rsidRPr="00492DF9" w:rsidRDefault="00492DF9" w:rsidP="00492DF9">
      <w:pPr>
        <w:pStyle w:val="EndNoteBibliography"/>
        <w:rPr>
          <w:noProof/>
        </w:rPr>
      </w:pPr>
      <w:r w:rsidRPr="00492DF9">
        <w:rPr>
          <w:noProof/>
        </w:rPr>
        <w:t>107.</w:t>
      </w:r>
      <w:r w:rsidRPr="00492DF9">
        <w:rPr>
          <w:noProof/>
        </w:rPr>
        <w:tab/>
        <w:t>Wickramasinghe DP, Senaratne S, Senanayake H, Samarasekera DN. Effect of vaginal delivery on anal sphincter function in Asian primigravida: a prospective study. Int Urogynecol J. 2016;27(9):1375-81.</w:t>
      </w:r>
    </w:p>
    <w:p w14:paraId="0FC348B7" w14:textId="77777777" w:rsidR="00492DF9" w:rsidRPr="00492DF9" w:rsidRDefault="00492DF9" w:rsidP="00492DF9">
      <w:pPr>
        <w:pStyle w:val="EndNoteBibliography"/>
        <w:rPr>
          <w:noProof/>
        </w:rPr>
      </w:pPr>
      <w:r w:rsidRPr="00492DF9">
        <w:rPr>
          <w:noProof/>
        </w:rPr>
        <w:t>108.</w:t>
      </w:r>
      <w:r w:rsidRPr="00492DF9">
        <w:rPr>
          <w:noProof/>
        </w:rPr>
        <w:tab/>
        <w:t>Williams AB, Bartram CI, Halligan S, Spencer JA, Nicholls RJ, Kmiot WA. Anal sphincter damage after vaginal delivery using three-dimensional endosonography. Obstet Gynecol. 2001;97(5 Pt 1):770-5.</w:t>
      </w:r>
    </w:p>
    <w:p w14:paraId="27456063" w14:textId="77777777" w:rsidR="00492DF9" w:rsidRPr="00492DF9" w:rsidRDefault="00492DF9" w:rsidP="00492DF9">
      <w:pPr>
        <w:pStyle w:val="EndNoteBibliography"/>
        <w:rPr>
          <w:noProof/>
        </w:rPr>
      </w:pPr>
      <w:r w:rsidRPr="00492DF9">
        <w:rPr>
          <w:noProof/>
        </w:rPr>
        <w:t>109.</w:t>
      </w:r>
      <w:r w:rsidRPr="00492DF9">
        <w:rPr>
          <w:noProof/>
        </w:rPr>
        <w:tab/>
        <w:t>Willis S, Faridi A, Schelzig S, Hoelzl F, Kasperk R, Rath W, et al. Childbirth and incontinence: a prospective study on anal sphincter morphology and function before and early after vaginal delivery. Langenbecks Arch Surg. 2002;387(2):101-7.</w:t>
      </w:r>
    </w:p>
    <w:p w14:paraId="1E8E1E45" w14:textId="77777777" w:rsidR="00492DF9" w:rsidRPr="00492DF9" w:rsidRDefault="00492DF9" w:rsidP="00492DF9">
      <w:pPr>
        <w:pStyle w:val="EndNoteBibliography"/>
        <w:rPr>
          <w:noProof/>
        </w:rPr>
      </w:pPr>
      <w:r w:rsidRPr="00492DF9">
        <w:rPr>
          <w:noProof/>
        </w:rPr>
        <w:t>110.</w:t>
      </w:r>
      <w:r w:rsidRPr="00492DF9">
        <w:rPr>
          <w:noProof/>
        </w:rPr>
        <w:tab/>
        <w:t>Zetterstrom J, Lopez A, Holmstrom B, Nilsson BY, Tisell A, Anzen B, et al. Obstetric sphincter tears and anal incontinence: an observational follow-up study. Acta Obstet Gynecol Scand. 2003;82(10):921-8.</w:t>
      </w:r>
    </w:p>
    <w:p w14:paraId="2BF3DC6F" w14:textId="77777777" w:rsidR="00492DF9" w:rsidRPr="00492DF9" w:rsidRDefault="00492DF9" w:rsidP="00492DF9">
      <w:pPr>
        <w:pStyle w:val="EndNoteBibliography"/>
        <w:rPr>
          <w:noProof/>
        </w:rPr>
      </w:pPr>
      <w:r w:rsidRPr="00492DF9">
        <w:rPr>
          <w:noProof/>
        </w:rPr>
        <w:t>111.</w:t>
      </w:r>
      <w:r w:rsidRPr="00492DF9">
        <w:rPr>
          <w:noProof/>
        </w:rPr>
        <w:tab/>
        <w:t>Zetterstrom J, Mellgren A, Jensen LL, Wong WD, Kim DG, Lowry AC, et al. Effect of delivery on anal sphincter morphology and function. Dis Colon Rectum. 1999;42(10):1253-60.</w:t>
      </w:r>
    </w:p>
    <w:p w14:paraId="54E3079C" w14:textId="77777777" w:rsidR="00492DF9" w:rsidRPr="00492DF9" w:rsidRDefault="00492DF9" w:rsidP="00492DF9">
      <w:pPr>
        <w:pStyle w:val="EndNoteBibliography"/>
        <w:rPr>
          <w:noProof/>
        </w:rPr>
      </w:pPr>
      <w:r w:rsidRPr="00492DF9">
        <w:rPr>
          <w:noProof/>
        </w:rPr>
        <w:t>112.</w:t>
      </w:r>
      <w:r w:rsidRPr="00492DF9">
        <w:rPr>
          <w:noProof/>
        </w:rPr>
        <w:tab/>
        <w:t>Faltin DL, Boulvain M, Floris LA, Irion O. Diagnosis of anal sphincter tears to prevent fecal incontinence: a randomized controlled trial. Obstet Gynecol. 2005;106(1):6-13.</w:t>
      </w:r>
    </w:p>
    <w:p w14:paraId="51E6EB8F" w14:textId="77777777" w:rsidR="00492DF9" w:rsidRPr="00492DF9" w:rsidRDefault="00492DF9" w:rsidP="00492DF9">
      <w:pPr>
        <w:pStyle w:val="EndNoteBibliography"/>
        <w:rPr>
          <w:noProof/>
        </w:rPr>
      </w:pPr>
      <w:r w:rsidRPr="00492DF9">
        <w:rPr>
          <w:noProof/>
        </w:rPr>
        <w:t>113.</w:t>
      </w:r>
      <w:r w:rsidRPr="00492DF9">
        <w:rPr>
          <w:noProof/>
        </w:rPr>
        <w:tab/>
        <w:t>Vaizey CJ, Carapeti E, Cahill JA, Kamm MA. Prospective comparison of faecal incontinence grading systems. Gut. 1999;44(1):77-80.</w:t>
      </w:r>
    </w:p>
    <w:p w14:paraId="78FE7166" w14:textId="77777777" w:rsidR="00492DF9" w:rsidRPr="00492DF9" w:rsidRDefault="00492DF9" w:rsidP="00492DF9">
      <w:pPr>
        <w:pStyle w:val="EndNoteBibliography"/>
        <w:rPr>
          <w:noProof/>
        </w:rPr>
      </w:pPr>
      <w:r w:rsidRPr="00492DF9">
        <w:rPr>
          <w:noProof/>
        </w:rPr>
        <w:t>114.</w:t>
      </w:r>
      <w:r w:rsidRPr="00492DF9">
        <w:rPr>
          <w:noProof/>
        </w:rPr>
        <w:tab/>
        <w:t>Maeda Y, Pares D, Norton C, Vaizey CJ, Kamm MA. Does the St. Mark's incontinence score reflect patients' perceptions? A review of 390 patients. Dis Colon Rectum. 2008;51(4):436-42.</w:t>
      </w:r>
    </w:p>
    <w:p w14:paraId="06550122" w14:textId="77777777" w:rsidR="00492DF9" w:rsidRPr="00492DF9" w:rsidRDefault="00492DF9" w:rsidP="00492DF9">
      <w:pPr>
        <w:pStyle w:val="EndNoteBibliography"/>
        <w:rPr>
          <w:noProof/>
        </w:rPr>
      </w:pPr>
      <w:r w:rsidRPr="00492DF9">
        <w:rPr>
          <w:noProof/>
        </w:rPr>
        <w:t>115.</w:t>
      </w:r>
      <w:r w:rsidRPr="00492DF9">
        <w:rPr>
          <w:noProof/>
        </w:rPr>
        <w:tab/>
        <w:t>LaCross A, Groff M, Smaldone A. Obstetric anal sphincter injury and anal incontinence following vaginal birth: a systematic review and meta-analysis. J Midwifery Womens Health. 2015;60(1):37-47.</w:t>
      </w:r>
    </w:p>
    <w:p w14:paraId="4CA7E51D" w14:textId="77777777" w:rsidR="00492DF9" w:rsidRPr="00492DF9" w:rsidRDefault="00492DF9" w:rsidP="00492DF9">
      <w:pPr>
        <w:pStyle w:val="EndNoteBibliography"/>
        <w:rPr>
          <w:noProof/>
        </w:rPr>
      </w:pPr>
      <w:r w:rsidRPr="00492DF9">
        <w:rPr>
          <w:noProof/>
        </w:rPr>
        <w:t>116.</w:t>
      </w:r>
      <w:r w:rsidRPr="00492DF9">
        <w:rPr>
          <w:noProof/>
        </w:rPr>
        <w:tab/>
        <w:t>Lindqvist M, Persson M, Nilsson M, Uustal E, Lindberg I. 'A worse nightmare than expected' - a Swedish qualitative study of women's experiences two months after obstetric anal sphincter muscle injury. Midwifery. 2018;61:22-8.</w:t>
      </w:r>
    </w:p>
    <w:p w14:paraId="54A86B1B" w14:textId="77777777" w:rsidR="00492DF9" w:rsidRPr="00492DF9" w:rsidRDefault="00492DF9" w:rsidP="00492DF9">
      <w:pPr>
        <w:pStyle w:val="EndNoteBibliography"/>
        <w:rPr>
          <w:noProof/>
        </w:rPr>
      </w:pPr>
      <w:r w:rsidRPr="00492DF9">
        <w:rPr>
          <w:noProof/>
        </w:rPr>
        <w:t>117.</w:t>
      </w:r>
      <w:r w:rsidRPr="00492DF9">
        <w:rPr>
          <w:noProof/>
        </w:rPr>
        <w:tab/>
        <w:t xml:space="preserve"> Anal Sphincter Injuries: A Systematic Review and Assessment of Medical, Social and Ethical Aspects. SBU Systematic Review Summaries. Stockholm2016.</w:t>
      </w:r>
    </w:p>
    <w:p w14:paraId="198FC2CD" w14:textId="77777777" w:rsidR="00492DF9" w:rsidRPr="00492DF9" w:rsidRDefault="00492DF9" w:rsidP="00492DF9">
      <w:pPr>
        <w:pStyle w:val="EndNoteBibliography"/>
        <w:rPr>
          <w:noProof/>
        </w:rPr>
      </w:pPr>
      <w:r w:rsidRPr="00492DF9">
        <w:rPr>
          <w:noProof/>
        </w:rPr>
        <w:t>118.</w:t>
      </w:r>
      <w:r w:rsidRPr="00492DF9">
        <w:rPr>
          <w:noProof/>
        </w:rPr>
        <w:tab/>
        <w:t>Johnson JK, Lindow SW, Duthie GS. The prevalence of occult obstetric anal sphincter injury following childbirth--literature review. J Matern Fetal Neonatal Med. 2007;20(7):547-54.</w:t>
      </w:r>
    </w:p>
    <w:p w14:paraId="70A97896" w14:textId="77777777" w:rsidR="00492DF9" w:rsidRPr="00492DF9" w:rsidRDefault="00492DF9" w:rsidP="00492DF9">
      <w:pPr>
        <w:pStyle w:val="EndNoteBibliography"/>
        <w:rPr>
          <w:noProof/>
        </w:rPr>
      </w:pPr>
      <w:r w:rsidRPr="00492DF9">
        <w:rPr>
          <w:noProof/>
        </w:rPr>
        <w:t>119.</w:t>
      </w:r>
      <w:r w:rsidRPr="00492DF9">
        <w:rPr>
          <w:noProof/>
        </w:rPr>
        <w:tab/>
        <w:t>Jha S, Parker V. Risk factors for recurrent obstetric anal sphincter injury (rOASI): a systematic review and meta-analysis. Int Urogynecol J. 2016;27(6):849-57.</w:t>
      </w:r>
    </w:p>
    <w:p w14:paraId="63E10710" w14:textId="625EF9FE" w:rsidR="0055744E" w:rsidRDefault="00856622" w:rsidP="005A255F">
      <w:pPr>
        <w:pStyle w:val="EndNoteBibliography"/>
      </w:pPr>
      <w:r>
        <w:fldChar w:fldCharType="end"/>
      </w:r>
    </w:p>
    <w:sectPr w:rsidR="0055744E">
      <w:footerReference w:type="default" r:id="rId8"/>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64BC82" w14:textId="77777777" w:rsidR="003A3348" w:rsidRDefault="003A3348">
      <w:r>
        <w:separator/>
      </w:r>
    </w:p>
  </w:endnote>
  <w:endnote w:type="continuationSeparator" w:id="0">
    <w:p w14:paraId="068C3823" w14:textId="77777777" w:rsidR="003A3348" w:rsidRDefault="003A3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12163" w14:textId="6C5C2F62" w:rsidR="00F60112" w:rsidRDefault="00F60112">
    <w:pPr>
      <w:pStyle w:val="Piedepgina"/>
      <w:tabs>
        <w:tab w:val="clear" w:pos="9026"/>
        <w:tab w:val="right" w:pos="9000"/>
      </w:tabs>
      <w:jc w:val="center"/>
    </w:pPr>
    <w:r>
      <w:fldChar w:fldCharType="begin"/>
    </w:r>
    <w:r>
      <w:instrText xml:space="preserve"> PAGE </w:instrText>
    </w:r>
    <w:r>
      <w:fldChar w:fldCharType="separate"/>
    </w:r>
    <w:r w:rsidR="00A5324A">
      <w:rPr>
        <w:noProof/>
      </w:rP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B8D94A" w14:textId="77777777" w:rsidR="003A3348" w:rsidRDefault="003A3348">
      <w:r>
        <w:separator/>
      </w:r>
    </w:p>
  </w:footnote>
  <w:footnote w:type="continuationSeparator" w:id="0">
    <w:p w14:paraId="44F51CDB" w14:textId="77777777" w:rsidR="003A3348" w:rsidRDefault="003A33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3C5B"/>
    <w:multiLevelType w:val="hybridMultilevel"/>
    <w:tmpl w:val="F9DE75EA"/>
    <w:numStyleLink w:val="ImportedStyle1"/>
  </w:abstractNum>
  <w:abstractNum w:abstractNumId="1" w15:restartNumberingAfterBreak="0">
    <w:nsid w:val="178455FE"/>
    <w:multiLevelType w:val="hybridMultilevel"/>
    <w:tmpl w:val="762CFC60"/>
    <w:styleLink w:val="ImportedStyle2"/>
    <w:lvl w:ilvl="0" w:tplc="B804EAC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88CFAC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636A77E">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9C23D8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FECDD04">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C861E6">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0A0100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F3C2BF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DA8132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4A573CD1"/>
    <w:multiLevelType w:val="hybridMultilevel"/>
    <w:tmpl w:val="762CFC60"/>
    <w:numStyleLink w:val="ImportedStyle2"/>
  </w:abstractNum>
  <w:abstractNum w:abstractNumId="3" w15:restartNumberingAfterBreak="0">
    <w:nsid w:val="51D23BA2"/>
    <w:multiLevelType w:val="hybridMultilevel"/>
    <w:tmpl w:val="F9DE75EA"/>
    <w:styleLink w:val="ImportedStyle1"/>
    <w:lvl w:ilvl="0" w:tplc="05863F6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9AEA318">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6125152">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192E1D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360E23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EDC28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2BED83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802F89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A6A9A9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pwvsee62e0wre5pfyxs024t2azf0ws5fev&quot;&gt;SUPPLEME_OASIS&lt;record-ids&gt;&lt;item&gt;1&lt;/item&gt;&lt;item&gt;2&lt;/item&gt;&lt;item&gt;3&lt;/item&gt;&lt;item&gt;4&lt;/item&gt;&lt;item&gt;5&lt;/item&gt;&lt;/record-ids&gt;&lt;/item&gt;&lt;/Libraries&gt;"/>
  </w:docVars>
  <w:rsids>
    <w:rsidRoot w:val="00A22901"/>
    <w:rsid w:val="00001FEB"/>
    <w:rsid w:val="0001323C"/>
    <w:rsid w:val="00036712"/>
    <w:rsid w:val="000373D4"/>
    <w:rsid w:val="00040683"/>
    <w:rsid w:val="00052723"/>
    <w:rsid w:val="00056DEE"/>
    <w:rsid w:val="0005735D"/>
    <w:rsid w:val="00061B8C"/>
    <w:rsid w:val="000657E6"/>
    <w:rsid w:val="00084CEB"/>
    <w:rsid w:val="00086101"/>
    <w:rsid w:val="00094033"/>
    <w:rsid w:val="00097398"/>
    <w:rsid w:val="000A2613"/>
    <w:rsid w:val="000A2C6F"/>
    <w:rsid w:val="000B2D28"/>
    <w:rsid w:val="000C53B7"/>
    <w:rsid w:val="000C5C67"/>
    <w:rsid w:val="000D0250"/>
    <w:rsid w:val="000D0D7A"/>
    <w:rsid w:val="000E5CF1"/>
    <w:rsid w:val="000F3EA3"/>
    <w:rsid w:val="001137E5"/>
    <w:rsid w:val="00120BE5"/>
    <w:rsid w:val="00122584"/>
    <w:rsid w:val="00123AED"/>
    <w:rsid w:val="001522BA"/>
    <w:rsid w:val="001541EE"/>
    <w:rsid w:val="001671A2"/>
    <w:rsid w:val="00170FC8"/>
    <w:rsid w:val="00185261"/>
    <w:rsid w:val="001910CA"/>
    <w:rsid w:val="00193129"/>
    <w:rsid w:val="001A0EF8"/>
    <w:rsid w:val="001A35BD"/>
    <w:rsid w:val="001B4FBD"/>
    <w:rsid w:val="001B66CA"/>
    <w:rsid w:val="001C3E9E"/>
    <w:rsid w:val="001D6E2D"/>
    <w:rsid w:val="001E1884"/>
    <w:rsid w:val="001E5FE9"/>
    <w:rsid w:val="001E7C44"/>
    <w:rsid w:val="001F0CA2"/>
    <w:rsid w:val="001F2CFD"/>
    <w:rsid w:val="00203E17"/>
    <w:rsid w:val="00210AD5"/>
    <w:rsid w:val="002139FC"/>
    <w:rsid w:val="002238C5"/>
    <w:rsid w:val="00231CBA"/>
    <w:rsid w:val="0023297D"/>
    <w:rsid w:val="002403AC"/>
    <w:rsid w:val="002451ED"/>
    <w:rsid w:val="002677EF"/>
    <w:rsid w:val="0027724D"/>
    <w:rsid w:val="00277507"/>
    <w:rsid w:val="00296727"/>
    <w:rsid w:val="002B3C90"/>
    <w:rsid w:val="002B46EF"/>
    <w:rsid w:val="002C1213"/>
    <w:rsid w:val="002C2366"/>
    <w:rsid w:val="002D3F55"/>
    <w:rsid w:val="002E1FB7"/>
    <w:rsid w:val="00301D99"/>
    <w:rsid w:val="0030380E"/>
    <w:rsid w:val="0031016A"/>
    <w:rsid w:val="0031706D"/>
    <w:rsid w:val="00317738"/>
    <w:rsid w:val="00326089"/>
    <w:rsid w:val="003271BB"/>
    <w:rsid w:val="0033110A"/>
    <w:rsid w:val="00332E52"/>
    <w:rsid w:val="00337B2D"/>
    <w:rsid w:val="00350CD5"/>
    <w:rsid w:val="0036481F"/>
    <w:rsid w:val="00366BB1"/>
    <w:rsid w:val="003676CE"/>
    <w:rsid w:val="00371A82"/>
    <w:rsid w:val="00380BED"/>
    <w:rsid w:val="00382577"/>
    <w:rsid w:val="003869D0"/>
    <w:rsid w:val="00394549"/>
    <w:rsid w:val="003A1D8C"/>
    <w:rsid w:val="003A3348"/>
    <w:rsid w:val="003B4625"/>
    <w:rsid w:val="003B5BE6"/>
    <w:rsid w:val="003C2110"/>
    <w:rsid w:val="003D5755"/>
    <w:rsid w:val="003E1F0C"/>
    <w:rsid w:val="00403785"/>
    <w:rsid w:val="00405BC9"/>
    <w:rsid w:val="00434ECB"/>
    <w:rsid w:val="00436768"/>
    <w:rsid w:val="00436FE6"/>
    <w:rsid w:val="00445074"/>
    <w:rsid w:val="00450CE8"/>
    <w:rsid w:val="00454FE1"/>
    <w:rsid w:val="004569A9"/>
    <w:rsid w:val="00460B98"/>
    <w:rsid w:val="00462360"/>
    <w:rsid w:val="00465383"/>
    <w:rsid w:val="0047292F"/>
    <w:rsid w:val="00474890"/>
    <w:rsid w:val="00475D45"/>
    <w:rsid w:val="00492927"/>
    <w:rsid w:val="00492DF9"/>
    <w:rsid w:val="004937AC"/>
    <w:rsid w:val="00493BB2"/>
    <w:rsid w:val="004B3E71"/>
    <w:rsid w:val="004B3F83"/>
    <w:rsid w:val="004C423C"/>
    <w:rsid w:val="004C75B3"/>
    <w:rsid w:val="004D0955"/>
    <w:rsid w:val="004D1487"/>
    <w:rsid w:val="004D3A94"/>
    <w:rsid w:val="004E27A4"/>
    <w:rsid w:val="004E2EF6"/>
    <w:rsid w:val="004E2F8B"/>
    <w:rsid w:val="004F03CB"/>
    <w:rsid w:val="004F420A"/>
    <w:rsid w:val="004F505A"/>
    <w:rsid w:val="00514D74"/>
    <w:rsid w:val="005155FF"/>
    <w:rsid w:val="005203BC"/>
    <w:rsid w:val="00526F03"/>
    <w:rsid w:val="00541A86"/>
    <w:rsid w:val="00544129"/>
    <w:rsid w:val="00547D50"/>
    <w:rsid w:val="005529F3"/>
    <w:rsid w:val="0055744E"/>
    <w:rsid w:val="00557873"/>
    <w:rsid w:val="0056012B"/>
    <w:rsid w:val="005651AF"/>
    <w:rsid w:val="00572CFE"/>
    <w:rsid w:val="005805A1"/>
    <w:rsid w:val="00586497"/>
    <w:rsid w:val="00597575"/>
    <w:rsid w:val="005A0461"/>
    <w:rsid w:val="005A15BD"/>
    <w:rsid w:val="005A1DEA"/>
    <w:rsid w:val="005A255F"/>
    <w:rsid w:val="005B4F9B"/>
    <w:rsid w:val="005C1C3E"/>
    <w:rsid w:val="005C67F3"/>
    <w:rsid w:val="005C7312"/>
    <w:rsid w:val="005D5AB6"/>
    <w:rsid w:val="005E1668"/>
    <w:rsid w:val="005E33B9"/>
    <w:rsid w:val="005E6C22"/>
    <w:rsid w:val="005E7C5C"/>
    <w:rsid w:val="005F140E"/>
    <w:rsid w:val="005F377C"/>
    <w:rsid w:val="006000D0"/>
    <w:rsid w:val="0060123F"/>
    <w:rsid w:val="006132C4"/>
    <w:rsid w:val="00625E44"/>
    <w:rsid w:val="00627EB2"/>
    <w:rsid w:val="00642B88"/>
    <w:rsid w:val="0066224B"/>
    <w:rsid w:val="0066471F"/>
    <w:rsid w:val="006703AB"/>
    <w:rsid w:val="00670840"/>
    <w:rsid w:val="0067302B"/>
    <w:rsid w:val="00676204"/>
    <w:rsid w:val="006768DF"/>
    <w:rsid w:val="00683B14"/>
    <w:rsid w:val="006B1A95"/>
    <w:rsid w:val="006B75B1"/>
    <w:rsid w:val="006C208B"/>
    <w:rsid w:val="006C49BE"/>
    <w:rsid w:val="006D75C4"/>
    <w:rsid w:val="006E4519"/>
    <w:rsid w:val="006E497B"/>
    <w:rsid w:val="006E76DE"/>
    <w:rsid w:val="006F0C8B"/>
    <w:rsid w:val="00705B77"/>
    <w:rsid w:val="007074FC"/>
    <w:rsid w:val="00712AFC"/>
    <w:rsid w:val="007255BC"/>
    <w:rsid w:val="00727678"/>
    <w:rsid w:val="007363A2"/>
    <w:rsid w:val="007424D4"/>
    <w:rsid w:val="00744FD3"/>
    <w:rsid w:val="007551FF"/>
    <w:rsid w:val="00764314"/>
    <w:rsid w:val="00770A72"/>
    <w:rsid w:val="00782FF1"/>
    <w:rsid w:val="00787C41"/>
    <w:rsid w:val="007A2B6C"/>
    <w:rsid w:val="007B1BA3"/>
    <w:rsid w:val="007B4173"/>
    <w:rsid w:val="007B4DB7"/>
    <w:rsid w:val="007C5D5F"/>
    <w:rsid w:val="007D4460"/>
    <w:rsid w:val="007E292D"/>
    <w:rsid w:val="007E50C5"/>
    <w:rsid w:val="007E5506"/>
    <w:rsid w:val="007E7A6F"/>
    <w:rsid w:val="007F32CF"/>
    <w:rsid w:val="00803D22"/>
    <w:rsid w:val="00804C26"/>
    <w:rsid w:val="00824776"/>
    <w:rsid w:val="00835E72"/>
    <w:rsid w:val="00844CB1"/>
    <w:rsid w:val="00846242"/>
    <w:rsid w:val="00846ED5"/>
    <w:rsid w:val="00850792"/>
    <w:rsid w:val="00856622"/>
    <w:rsid w:val="00860F03"/>
    <w:rsid w:val="00875C16"/>
    <w:rsid w:val="00885839"/>
    <w:rsid w:val="00886204"/>
    <w:rsid w:val="00886577"/>
    <w:rsid w:val="00891256"/>
    <w:rsid w:val="00891DF7"/>
    <w:rsid w:val="00892DD1"/>
    <w:rsid w:val="00895EFE"/>
    <w:rsid w:val="008B2A4B"/>
    <w:rsid w:val="008B2D45"/>
    <w:rsid w:val="008B3B00"/>
    <w:rsid w:val="008D39EF"/>
    <w:rsid w:val="008D5A5C"/>
    <w:rsid w:val="008E3E7D"/>
    <w:rsid w:val="008F0FB9"/>
    <w:rsid w:val="008F2E54"/>
    <w:rsid w:val="0090011F"/>
    <w:rsid w:val="00906372"/>
    <w:rsid w:val="00910BC2"/>
    <w:rsid w:val="0091228C"/>
    <w:rsid w:val="00915CB2"/>
    <w:rsid w:val="009161B6"/>
    <w:rsid w:val="0092050C"/>
    <w:rsid w:val="00923E98"/>
    <w:rsid w:val="009337DD"/>
    <w:rsid w:val="00934432"/>
    <w:rsid w:val="009354AF"/>
    <w:rsid w:val="00952EEB"/>
    <w:rsid w:val="00955882"/>
    <w:rsid w:val="00955E1F"/>
    <w:rsid w:val="00957A8B"/>
    <w:rsid w:val="00966170"/>
    <w:rsid w:val="0097048D"/>
    <w:rsid w:val="0098011E"/>
    <w:rsid w:val="009841C9"/>
    <w:rsid w:val="00986C37"/>
    <w:rsid w:val="009960C7"/>
    <w:rsid w:val="009A3CD8"/>
    <w:rsid w:val="009A54F2"/>
    <w:rsid w:val="009C4C55"/>
    <w:rsid w:val="009C7DA3"/>
    <w:rsid w:val="009F2A9D"/>
    <w:rsid w:val="00A005CE"/>
    <w:rsid w:val="00A136F8"/>
    <w:rsid w:val="00A15784"/>
    <w:rsid w:val="00A22901"/>
    <w:rsid w:val="00A22C79"/>
    <w:rsid w:val="00A26070"/>
    <w:rsid w:val="00A33261"/>
    <w:rsid w:val="00A339E4"/>
    <w:rsid w:val="00A35378"/>
    <w:rsid w:val="00A364DF"/>
    <w:rsid w:val="00A5324A"/>
    <w:rsid w:val="00A571B9"/>
    <w:rsid w:val="00A57FB5"/>
    <w:rsid w:val="00A60D3C"/>
    <w:rsid w:val="00A65764"/>
    <w:rsid w:val="00A67D8D"/>
    <w:rsid w:val="00A742F1"/>
    <w:rsid w:val="00A753D3"/>
    <w:rsid w:val="00A86E15"/>
    <w:rsid w:val="00A9135B"/>
    <w:rsid w:val="00A92C02"/>
    <w:rsid w:val="00AB00D4"/>
    <w:rsid w:val="00AB0652"/>
    <w:rsid w:val="00AB12A6"/>
    <w:rsid w:val="00AB231A"/>
    <w:rsid w:val="00AC2602"/>
    <w:rsid w:val="00AC6CAE"/>
    <w:rsid w:val="00AC6EAE"/>
    <w:rsid w:val="00AD00C8"/>
    <w:rsid w:val="00AE02A3"/>
    <w:rsid w:val="00AE1CF3"/>
    <w:rsid w:val="00AE4103"/>
    <w:rsid w:val="00AE700C"/>
    <w:rsid w:val="00B007E0"/>
    <w:rsid w:val="00B14FDD"/>
    <w:rsid w:val="00B2368F"/>
    <w:rsid w:val="00B37346"/>
    <w:rsid w:val="00B569B9"/>
    <w:rsid w:val="00B620F2"/>
    <w:rsid w:val="00B67704"/>
    <w:rsid w:val="00B742D9"/>
    <w:rsid w:val="00B7496C"/>
    <w:rsid w:val="00B838C4"/>
    <w:rsid w:val="00B912FC"/>
    <w:rsid w:val="00B95F01"/>
    <w:rsid w:val="00BA0D11"/>
    <w:rsid w:val="00BA4F51"/>
    <w:rsid w:val="00BA7A3D"/>
    <w:rsid w:val="00BB21A3"/>
    <w:rsid w:val="00BB7BEA"/>
    <w:rsid w:val="00BC111A"/>
    <w:rsid w:val="00BC34B5"/>
    <w:rsid w:val="00BD4BCE"/>
    <w:rsid w:val="00BE1895"/>
    <w:rsid w:val="00BE23F2"/>
    <w:rsid w:val="00BE266F"/>
    <w:rsid w:val="00C01B1B"/>
    <w:rsid w:val="00C15243"/>
    <w:rsid w:val="00C23ADD"/>
    <w:rsid w:val="00C27565"/>
    <w:rsid w:val="00C345D8"/>
    <w:rsid w:val="00C4455E"/>
    <w:rsid w:val="00C736CB"/>
    <w:rsid w:val="00C800E3"/>
    <w:rsid w:val="00C816E0"/>
    <w:rsid w:val="00C85B51"/>
    <w:rsid w:val="00C8618A"/>
    <w:rsid w:val="00C90C41"/>
    <w:rsid w:val="00CA1E64"/>
    <w:rsid w:val="00CA638C"/>
    <w:rsid w:val="00CB50A1"/>
    <w:rsid w:val="00CB6280"/>
    <w:rsid w:val="00CB6DD7"/>
    <w:rsid w:val="00CC50F7"/>
    <w:rsid w:val="00CC649D"/>
    <w:rsid w:val="00CD1FCD"/>
    <w:rsid w:val="00CD2C12"/>
    <w:rsid w:val="00CD7290"/>
    <w:rsid w:val="00CD7FBB"/>
    <w:rsid w:val="00CF0AC9"/>
    <w:rsid w:val="00D01356"/>
    <w:rsid w:val="00D140BB"/>
    <w:rsid w:val="00D17049"/>
    <w:rsid w:val="00D2013B"/>
    <w:rsid w:val="00D2384A"/>
    <w:rsid w:val="00D241F2"/>
    <w:rsid w:val="00D27796"/>
    <w:rsid w:val="00D32B1A"/>
    <w:rsid w:val="00D40446"/>
    <w:rsid w:val="00D4443C"/>
    <w:rsid w:val="00D620C9"/>
    <w:rsid w:val="00D63050"/>
    <w:rsid w:val="00D66A5D"/>
    <w:rsid w:val="00D70DA4"/>
    <w:rsid w:val="00D712A6"/>
    <w:rsid w:val="00D737B7"/>
    <w:rsid w:val="00D80156"/>
    <w:rsid w:val="00D81A8A"/>
    <w:rsid w:val="00D930EC"/>
    <w:rsid w:val="00DA5EBF"/>
    <w:rsid w:val="00DB5A4C"/>
    <w:rsid w:val="00DB72E9"/>
    <w:rsid w:val="00DC2F31"/>
    <w:rsid w:val="00DC43EA"/>
    <w:rsid w:val="00DD2E4F"/>
    <w:rsid w:val="00DD42CB"/>
    <w:rsid w:val="00DF38F2"/>
    <w:rsid w:val="00DF4322"/>
    <w:rsid w:val="00DF44B3"/>
    <w:rsid w:val="00E00A36"/>
    <w:rsid w:val="00E011F9"/>
    <w:rsid w:val="00E07FE4"/>
    <w:rsid w:val="00E15A7A"/>
    <w:rsid w:val="00E24E41"/>
    <w:rsid w:val="00E25341"/>
    <w:rsid w:val="00E27573"/>
    <w:rsid w:val="00E363E0"/>
    <w:rsid w:val="00E462FE"/>
    <w:rsid w:val="00E475D3"/>
    <w:rsid w:val="00E52036"/>
    <w:rsid w:val="00E54BC4"/>
    <w:rsid w:val="00E60EEC"/>
    <w:rsid w:val="00E70044"/>
    <w:rsid w:val="00E7398D"/>
    <w:rsid w:val="00E818DA"/>
    <w:rsid w:val="00E85416"/>
    <w:rsid w:val="00EA6086"/>
    <w:rsid w:val="00EB18F1"/>
    <w:rsid w:val="00EB450B"/>
    <w:rsid w:val="00EC455D"/>
    <w:rsid w:val="00ED3DE6"/>
    <w:rsid w:val="00ED74E3"/>
    <w:rsid w:val="00ED7BA3"/>
    <w:rsid w:val="00EE57C9"/>
    <w:rsid w:val="00EF39C4"/>
    <w:rsid w:val="00EF4A53"/>
    <w:rsid w:val="00F03165"/>
    <w:rsid w:val="00F224D6"/>
    <w:rsid w:val="00F30F84"/>
    <w:rsid w:val="00F33E1A"/>
    <w:rsid w:val="00F521DF"/>
    <w:rsid w:val="00F52844"/>
    <w:rsid w:val="00F60112"/>
    <w:rsid w:val="00F60C9B"/>
    <w:rsid w:val="00F65E1A"/>
    <w:rsid w:val="00F712AB"/>
    <w:rsid w:val="00F75975"/>
    <w:rsid w:val="00F827C5"/>
    <w:rsid w:val="00F869F5"/>
    <w:rsid w:val="00F870A7"/>
    <w:rsid w:val="00F95F20"/>
    <w:rsid w:val="00FA0A9F"/>
    <w:rsid w:val="00FA27D2"/>
    <w:rsid w:val="00FB013B"/>
    <w:rsid w:val="00FC2CEE"/>
    <w:rsid w:val="00FC3C07"/>
    <w:rsid w:val="00FC59AF"/>
    <w:rsid w:val="00FD0612"/>
    <w:rsid w:val="00FE2FF5"/>
    <w:rsid w:val="00FF0E14"/>
    <w:rsid w:val="00FF51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F77567"/>
  <w15:docId w15:val="{DC29DF6E-3502-4042-ABCD-C2DD863AB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Piedepgina">
    <w:name w:val="footer"/>
    <w:pPr>
      <w:tabs>
        <w:tab w:val="center" w:pos="4513"/>
        <w:tab w:val="right" w:pos="9026"/>
      </w:tabs>
    </w:pPr>
    <w:rPr>
      <w:rFonts w:ascii="Calibri" w:hAnsi="Calibri" w:cs="Arial Unicode MS"/>
      <w:color w:val="000000"/>
      <w:sz w:val="24"/>
      <w:szCs w:val="24"/>
      <w:u w:color="000000"/>
      <w:lang w:val="en-US"/>
    </w:rPr>
  </w:style>
  <w:style w:type="paragraph" w:customStyle="1" w:styleId="Body">
    <w:name w:val="Body"/>
    <w:link w:val="BodyChar"/>
    <w:rPr>
      <w:rFonts w:cs="Arial Unicode MS"/>
      <w:color w:val="000000"/>
      <w:sz w:val="24"/>
      <w:szCs w:val="24"/>
      <w:u w:color="000000"/>
      <w:lang w:val="en-US"/>
    </w:rPr>
  </w:style>
  <w:style w:type="character" w:styleId="Nmerodepgina">
    <w:name w:val="page number"/>
    <w:rPr>
      <w:lang w:val="en-US"/>
    </w:rPr>
  </w:style>
  <w:style w:type="paragraph" w:styleId="Prrafodelista">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customStyle="1" w:styleId="Default">
    <w:name w:val="Default"/>
    <w:rPr>
      <w:rFonts w:ascii="Helvetica" w:eastAsia="Helvetica" w:hAnsi="Helvetica" w:cs="Helvetica"/>
      <w:color w:val="000000"/>
      <w:sz w:val="22"/>
      <w:szCs w:val="22"/>
    </w:rPr>
  </w:style>
  <w:style w:type="paragraph" w:customStyle="1" w:styleId="EndNoteBibliography">
    <w:name w:val="EndNote Bibliography"/>
    <w:rPr>
      <w:rFonts w:eastAsia="Times New Roman"/>
      <w:color w:val="000000"/>
      <w:sz w:val="24"/>
      <w:szCs w:val="24"/>
      <w:u w:color="000000"/>
      <w:lang w:val="en-US"/>
    </w:r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rPr>
      <w:sz w:val="24"/>
      <w:szCs w:val="24"/>
      <w:lang w:val="en-US"/>
    </w:rPr>
  </w:style>
  <w:style w:type="character" w:styleId="Refdecomentario">
    <w:name w:val="annotation reference"/>
    <w:basedOn w:val="Fuentedeprrafopredeter"/>
    <w:uiPriority w:val="99"/>
    <w:semiHidden/>
    <w:unhideWhenUsed/>
    <w:rPr>
      <w:sz w:val="18"/>
      <w:szCs w:val="18"/>
    </w:rPr>
  </w:style>
  <w:style w:type="paragraph" w:styleId="Textodeglobo">
    <w:name w:val="Balloon Text"/>
    <w:basedOn w:val="Normal"/>
    <w:link w:val="TextodegloboCar"/>
    <w:uiPriority w:val="99"/>
    <w:semiHidden/>
    <w:unhideWhenUsed/>
    <w:rsid w:val="00454FE1"/>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454FE1"/>
    <w:rPr>
      <w:rFonts w:ascii="Lucida Grande" w:hAnsi="Lucida Grande"/>
      <w:sz w:val="18"/>
      <w:szCs w:val="18"/>
      <w:lang w:val="en-US"/>
    </w:rPr>
  </w:style>
  <w:style w:type="paragraph" w:styleId="Asuntodelcomentario">
    <w:name w:val="annotation subject"/>
    <w:basedOn w:val="Textocomentario"/>
    <w:next w:val="Textocomentario"/>
    <w:link w:val="AsuntodelcomentarioCar"/>
    <w:uiPriority w:val="99"/>
    <w:semiHidden/>
    <w:unhideWhenUsed/>
    <w:rsid w:val="005E1668"/>
    <w:rPr>
      <w:b/>
      <w:bCs/>
      <w:sz w:val="20"/>
      <w:szCs w:val="20"/>
    </w:rPr>
  </w:style>
  <w:style w:type="character" w:customStyle="1" w:styleId="AsuntodelcomentarioCar">
    <w:name w:val="Asunto del comentario Car"/>
    <w:basedOn w:val="TextocomentarioCar"/>
    <w:link w:val="Asuntodelcomentario"/>
    <w:uiPriority w:val="99"/>
    <w:semiHidden/>
    <w:rsid w:val="005E1668"/>
    <w:rPr>
      <w:b/>
      <w:bCs/>
      <w:sz w:val="24"/>
      <w:szCs w:val="24"/>
      <w:lang w:val="en-US"/>
    </w:rPr>
  </w:style>
  <w:style w:type="paragraph" w:styleId="Revisin">
    <w:name w:val="Revision"/>
    <w:hidden/>
    <w:uiPriority w:val="99"/>
    <w:semiHidden/>
    <w:rsid w:val="00D140B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character" w:styleId="Textoennegrita">
    <w:name w:val="Strong"/>
    <w:basedOn w:val="Fuentedeprrafopredeter"/>
    <w:uiPriority w:val="22"/>
    <w:qFormat/>
    <w:rsid w:val="00036712"/>
    <w:rPr>
      <w:b/>
      <w:bCs/>
    </w:rPr>
  </w:style>
  <w:style w:type="character" w:customStyle="1" w:styleId="apple-converted-space">
    <w:name w:val="apple-converted-space"/>
    <w:basedOn w:val="Fuentedeprrafopredeter"/>
    <w:rsid w:val="00036712"/>
  </w:style>
  <w:style w:type="table" w:styleId="Tablaconcuadrcula">
    <w:name w:val="Table Grid"/>
    <w:basedOn w:val="Tablanormal"/>
    <w:uiPriority w:val="39"/>
    <w:rsid w:val="0055744E"/>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6622"/>
    <w:pPr>
      <w:jc w:val="center"/>
    </w:pPr>
  </w:style>
  <w:style w:type="character" w:customStyle="1" w:styleId="BodyChar">
    <w:name w:val="Body Char"/>
    <w:basedOn w:val="Fuentedeprrafopredeter"/>
    <w:link w:val="Body"/>
    <w:rsid w:val="00856622"/>
    <w:rPr>
      <w:rFonts w:cs="Arial Unicode MS"/>
      <w:color w:val="000000"/>
      <w:sz w:val="24"/>
      <w:szCs w:val="24"/>
      <w:u w:color="000000"/>
      <w:lang w:val="en-US"/>
    </w:rPr>
  </w:style>
  <w:style w:type="character" w:customStyle="1" w:styleId="EndNoteBibliographyTitleChar">
    <w:name w:val="EndNote Bibliography Title Char"/>
    <w:basedOn w:val="BodyChar"/>
    <w:link w:val="EndNoteBibliographyTitle"/>
    <w:rsid w:val="00856622"/>
    <w:rPr>
      <w:rFonts w:cs="Arial Unicode MS"/>
      <w:color w:val="000000"/>
      <w:sz w:val="24"/>
      <w:szCs w:val="24"/>
      <w:u w:color="000000"/>
      <w:lang w:val="en-US"/>
    </w:rPr>
  </w:style>
  <w:style w:type="paragraph" w:styleId="NormalWeb">
    <w:name w:val="Normal (Web)"/>
    <w:basedOn w:val="Normal"/>
    <w:uiPriority w:val="99"/>
    <w:semiHidden/>
    <w:unhideWhenUsed/>
    <w:rsid w:val="00526F0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107399">
      <w:bodyDiv w:val="1"/>
      <w:marLeft w:val="0"/>
      <w:marRight w:val="0"/>
      <w:marTop w:val="0"/>
      <w:marBottom w:val="0"/>
      <w:divBdr>
        <w:top w:val="none" w:sz="0" w:space="0" w:color="auto"/>
        <w:left w:val="none" w:sz="0" w:space="0" w:color="auto"/>
        <w:bottom w:val="none" w:sz="0" w:space="0" w:color="auto"/>
        <w:right w:val="none" w:sz="0" w:space="0" w:color="auto"/>
      </w:divBdr>
    </w:div>
    <w:div w:id="427425992">
      <w:bodyDiv w:val="1"/>
      <w:marLeft w:val="0"/>
      <w:marRight w:val="0"/>
      <w:marTop w:val="0"/>
      <w:marBottom w:val="0"/>
      <w:divBdr>
        <w:top w:val="none" w:sz="0" w:space="0" w:color="auto"/>
        <w:left w:val="none" w:sz="0" w:space="0" w:color="auto"/>
        <w:bottom w:val="none" w:sz="0" w:space="0" w:color="auto"/>
        <w:right w:val="none" w:sz="0" w:space="0" w:color="auto"/>
      </w:divBdr>
    </w:div>
    <w:div w:id="1418818698">
      <w:bodyDiv w:val="1"/>
      <w:marLeft w:val="0"/>
      <w:marRight w:val="0"/>
      <w:marTop w:val="0"/>
      <w:marBottom w:val="0"/>
      <w:divBdr>
        <w:top w:val="none" w:sz="0" w:space="0" w:color="auto"/>
        <w:left w:val="none" w:sz="0" w:space="0" w:color="auto"/>
        <w:bottom w:val="none" w:sz="0" w:space="0" w:color="auto"/>
        <w:right w:val="none" w:sz="0" w:space="0" w:color="auto"/>
      </w:divBdr>
    </w:div>
    <w:div w:id="1442644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A73248-80C4-0F4B-9867-85C765132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1767</Words>
  <Characters>64720</Characters>
  <Application>Microsoft Office Word</Application>
  <DocSecurity>0</DocSecurity>
  <Lines>539</Lines>
  <Paragraphs>152</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7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liha, Charlotte</dc:creator>
  <cp:lastModifiedBy>Zamora Romero.Javier</cp:lastModifiedBy>
  <cp:revision>4</cp:revision>
  <cp:lastPrinted>2020-01-06T11:42:00Z</cp:lastPrinted>
  <dcterms:created xsi:type="dcterms:W3CDTF">2020-01-12T20:46:00Z</dcterms:created>
  <dcterms:modified xsi:type="dcterms:W3CDTF">2020-08-10T10:59:00Z</dcterms:modified>
</cp:coreProperties>
</file>